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C3B89F" w14:textId="7D058E5F" w:rsidR="00DA5C69" w:rsidRPr="00243065" w:rsidRDefault="00842E3B" w:rsidP="00213207">
      <w:pPr>
        <w:pStyle w:val="Ttulo"/>
        <w:spacing w:after="240"/>
      </w:pPr>
      <w:r w:rsidRPr="00243065">
        <w:t>Title</w:t>
      </w:r>
    </w:p>
    <w:p w14:paraId="7A8E5CB0" w14:textId="794E54CE" w:rsidR="00E9023D" w:rsidRPr="00964DFF" w:rsidRDefault="00903761" w:rsidP="00F501C2">
      <w:pPr>
        <w:pStyle w:val="Author"/>
        <w:spacing w:line="276" w:lineRule="auto"/>
      </w:pPr>
      <w:r w:rsidRPr="00964DFF">
        <w:t>Author</w:t>
      </w:r>
      <w:r w:rsidR="00D536E4">
        <w:t>’s Name and Surname</w:t>
      </w:r>
      <w:r w:rsidR="00A5164A">
        <w:rPr>
          <w:vertAlign w:val="superscript"/>
        </w:rPr>
        <w:t>1</w:t>
      </w:r>
      <w:r w:rsidR="006454FE">
        <w:t>, Aut</w:t>
      </w:r>
      <w:r w:rsidR="00A5164A">
        <w:t>hor</w:t>
      </w:r>
      <w:r w:rsidR="00D536E4">
        <w:t>’s Name and Surname</w:t>
      </w:r>
      <w:r w:rsidR="00D536E4">
        <w:rPr>
          <w:vertAlign w:val="superscript"/>
        </w:rPr>
        <w:t xml:space="preserve"> </w:t>
      </w:r>
      <w:r w:rsidR="00A5164A">
        <w:rPr>
          <w:vertAlign w:val="superscript"/>
        </w:rPr>
        <w:t>1</w:t>
      </w:r>
      <w:r w:rsidR="00A5164A">
        <w:t>, Author</w:t>
      </w:r>
      <w:r w:rsidR="00D536E4">
        <w:t>’s Name and Surname</w:t>
      </w:r>
      <w:r w:rsidR="00D536E4">
        <w:rPr>
          <w:vertAlign w:val="superscript"/>
        </w:rPr>
        <w:t xml:space="preserve"> </w:t>
      </w:r>
      <w:r w:rsidR="00A5164A">
        <w:rPr>
          <w:vertAlign w:val="superscript"/>
        </w:rPr>
        <w:t>2</w:t>
      </w:r>
    </w:p>
    <w:p w14:paraId="3BDDCC01" w14:textId="6B7A815C" w:rsidR="00903761" w:rsidRPr="00964DFF" w:rsidRDefault="00A5164A" w:rsidP="00F501C2">
      <w:pPr>
        <w:pStyle w:val="Affiliation"/>
        <w:spacing w:line="276" w:lineRule="auto"/>
      </w:pPr>
      <w:r>
        <w:rPr>
          <w:vertAlign w:val="superscript"/>
        </w:rPr>
        <w:t xml:space="preserve">1 </w:t>
      </w:r>
      <w:r w:rsidR="00246EB0" w:rsidRPr="00964DFF">
        <w:t>Affiliation</w:t>
      </w:r>
      <w:r w:rsidR="00D536E4">
        <w:t xml:space="preserve"> (institution the author is </w:t>
      </w:r>
      <w:proofErr w:type="spellStart"/>
      <w:r w:rsidR="00D536E4">
        <w:t>commited</w:t>
      </w:r>
      <w:proofErr w:type="spellEnd"/>
      <w:r w:rsidR="00D536E4">
        <w:t xml:space="preserve"> to)</w:t>
      </w:r>
      <w:r w:rsidR="00246EB0" w:rsidRPr="00964DFF">
        <w:t>, Country</w:t>
      </w:r>
      <w:r w:rsidR="00637A1F">
        <w:t>, email</w:t>
      </w:r>
    </w:p>
    <w:p w14:paraId="32900D03" w14:textId="50B9E078" w:rsidR="00A5164A" w:rsidRPr="00964DFF" w:rsidRDefault="00A5164A" w:rsidP="00F501C2">
      <w:pPr>
        <w:pStyle w:val="Affiliation"/>
        <w:spacing w:line="276" w:lineRule="auto"/>
      </w:pPr>
      <w:r>
        <w:rPr>
          <w:vertAlign w:val="superscript"/>
        </w:rPr>
        <w:t>2</w:t>
      </w:r>
      <w:r>
        <w:t>Affiliation</w:t>
      </w:r>
      <w:r w:rsidR="00D536E4">
        <w:t xml:space="preserve"> (institution the author is </w:t>
      </w:r>
      <w:proofErr w:type="spellStart"/>
      <w:r w:rsidR="00D536E4">
        <w:t>commited</w:t>
      </w:r>
      <w:proofErr w:type="spellEnd"/>
      <w:r w:rsidR="00D536E4">
        <w:t xml:space="preserve"> to)</w:t>
      </w:r>
      <w:r>
        <w:t>, Country</w:t>
      </w:r>
      <w:r w:rsidR="00637A1F">
        <w:t>, email</w:t>
      </w:r>
    </w:p>
    <w:p w14:paraId="426CD919" w14:textId="5DC67C9A" w:rsidR="00DA5C69" w:rsidRPr="00881A5F" w:rsidRDefault="00434ACF" w:rsidP="00AE7444">
      <w:pPr>
        <w:pStyle w:val="Ttulo1"/>
      </w:pPr>
      <w:r>
        <w:t>INTRODUCTION</w:t>
      </w:r>
    </w:p>
    <w:p w14:paraId="7B7B9DAB" w14:textId="22D520C2" w:rsidR="00434ACF" w:rsidRDefault="00576AD7" w:rsidP="00CD05E9">
      <w:pPr>
        <w:pStyle w:val="Prrafodelista"/>
      </w:pPr>
      <w:r>
        <w:t>Short</w:t>
      </w:r>
      <w:r w:rsidR="00434ACF">
        <w:t xml:space="preserve"> papers </w:t>
      </w:r>
      <w:r>
        <w:t>are limited to</w:t>
      </w:r>
      <w:r w:rsidR="00CD05E9">
        <w:t xml:space="preserve"> two pages (including the references) </w:t>
      </w:r>
      <w:r w:rsidR="00434ACF">
        <w:t>and should be composed of introduction, method, findings, conclusion, and references.</w:t>
      </w:r>
      <w:r w:rsidR="00CD05E9">
        <w:t xml:space="preserve"> In the introduction section, d</w:t>
      </w:r>
      <w:r w:rsidR="00CD05E9" w:rsidRPr="00054986">
        <w:t xml:space="preserve">escribe the general perspective of the </w:t>
      </w:r>
      <w:r w:rsidR="00CD05E9">
        <w:t>article</w:t>
      </w:r>
      <w:r w:rsidR="00CD05E9" w:rsidRPr="00054986">
        <w:t>.</w:t>
      </w:r>
    </w:p>
    <w:p w14:paraId="03B99BFF" w14:textId="03CD1E64" w:rsidR="00CD05E9" w:rsidRDefault="00CD05E9" w:rsidP="00CD05E9">
      <w:pPr>
        <w:pStyle w:val="Title2"/>
      </w:pPr>
      <w:r>
        <w:t>Titles</w:t>
      </w:r>
    </w:p>
    <w:p w14:paraId="78A596D0" w14:textId="05E53942" w:rsidR="00F378D1" w:rsidRDefault="00257090" w:rsidP="313A3F50">
      <w:pPr>
        <w:pStyle w:val="Prrafodelista"/>
        <w:jc w:val="both"/>
      </w:pPr>
      <w:r>
        <w:t xml:space="preserve">The main title </w:t>
      </w:r>
      <w:r w:rsidR="009D33E2">
        <w:t>must</w:t>
      </w:r>
      <w:r w:rsidR="006454FE">
        <w:t xml:space="preserve"> be</w:t>
      </w:r>
      <w:r w:rsidR="009D33E2">
        <w:t xml:space="preserve"> </w:t>
      </w:r>
      <w:r w:rsidR="00576AD7">
        <w:t>42 pts, u</w:t>
      </w:r>
      <w:r w:rsidR="007A220C">
        <w:t xml:space="preserve">se “Main title” style to </w:t>
      </w:r>
      <w:r w:rsidR="008A511A">
        <w:t>write it. S</w:t>
      </w:r>
      <w:r w:rsidR="00BA2807">
        <w:t xml:space="preserve">tyles </w:t>
      </w:r>
      <w:r w:rsidR="00761607">
        <w:t xml:space="preserve">for </w:t>
      </w:r>
      <w:r w:rsidR="00D81A85">
        <w:t xml:space="preserve">each heading </w:t>
      </w:r>
      <w:r w:rsidR="00217EF2">
        <w:t>are</w:t>
      </w:r>
      <w:r w:rsidR="00D81A85">
        <w:t xml:space="preserve"> </w:t>
      </w:r>
      <w:r w:rsidR="0095670C">
        <w:t>“Title 1”, “Title 2” and “Title 3”.</w:t>
      </w:r>
      <w:r w:rsidR="00115ED9">
        <w:t xml:space="preserve"> </w:t>
      </w:r>
      <w:r w:rsidR="006454FE">
        <w:t xml:space="preserve">For </w:t>
      </w:r>
      <w:r w:rsidR="00115ED9">
        <w:t>paragraph</w:t>
      </w:r>
      <w:r w:rsidR="006454FE">
        <w:t>s</w:t>
      </w:r>
      <w:r w:rsidR="00EC3082">
        <w:t>,</w:t>
      </w:r>
      <w:r w:rsidR="008A511A">
        <w:t xml:space="preserve"> use the</w:t>
      </w:r>
      <w:r w:rsidR="00217EF2">
        <w:t xml:space="preserve"> style “Paragraph”. All texts are in Calibri font</w:t>
      </w:r>
      <w:r w:rsidR="008A511A">
        <w:t>.</w:t>
      </w:r>
    </w:p>
    <w:p w14:paraId="11D735C9" w14:textId="7E954EFE" w:rsidR="000240D3" w:rsidRDefault="000240D3" w:rsidP="000240D3">
      <w:pPr>
        <w:pStyle w:val="Title2"/>
      </w:pPr>
      <w:r>
        <w:t>Subsection using Title 2</w:t>
      </w:r>
    </w:p>
    <w:p w14:paraId="4104576A" w14:textId="170B6EDB" w:rsidR="000240D3" w:rsidRDefault="000240D3" w:rsidP="000240D3">
      <w:pPr>
        <w:pStyle w:val="Prrafodelista"/>
      </w:pPr>
      <w:r>
        <w:t>Paragraph</w:t>
      </w:r>
    </w:p>
    <w:p w14:paraId="6D416DEF" w14:textId="7BDACE65" w:rsidR="000240D3" w:rsidRDefault="000240D3" w:rsidP="000240D3">
      <w:pPr>
        <w:pStyle w:val="Title3"/>
      </w:pPr>
      <w:r>
        <w:t>Sub-subsection using Title 3</w:t>
      </w:r>
    </w:p>
    <w:p w14:paraId="142CED82" w14:textId="3821F57D" w:rsidR="000240D3" w:rsidRDefault="000240D3" w:rsidP="000240D3">
      <w:pPr>
        <w:pStyle w:val="Prrafodelista"/>
      </w:pPr>
      <w:r>
        <w:t>Paragraph</w:t>
      </w:r>
    </w:p>
    <w:p w14:paraId="6826DA81" w14:textId="7BBDB846" w:rsidR="00CD05E9" w:rsidRDefault="00CD05E9" w:rsidP="00CD05E9">
      <w:pPr>
        <w:pStyle w:val="Title2"/>
      </w:pPr>
      <w:r>
        <w:t>Authors</w:t>
      </w:r>
    </w:p>
    <w:p w14:paraId="09D39E32" w14:textId="01C8051F" w:rsidR="00CD05E9" w:rsidRPr="000240D3" w:rsidRDefault="00CD05E9" w:rsidP="00CD05E9">
      <w:pPr>
        <w:pStyle w:val="Prrafodelista"/>
      </w:pPr>
      <w:r>
        <w:t xml:space="preserve">Include the author’s full </w:t>
      </w:r>
      <w:r w:rsidR="00576AD7">
        <w:t>name</w:t>
      </w:r>
      <w:r>
        <w:t xml:space="preserve"> </w:t>
      </w:r>
      <w:r w:rsidR="00D536E4">
        <w:t xml:space="preserve">and affiliation </w:t>
      </w:r>
      <w:r>
        <w:t>u</w:t>
      </w:r>
      <w:r w:rsidR="00D536E4">
        <w:t>nder the title</w:t>
      </w:r>
      <w:r>
        <w:t xml:space="preserve">. A style is provided for </w:t>
      </w:r>
      <w:r w:rsidR="00576AD7">
        <w:t>both</w:t>
      </w:r>
      <w:r>
        <w:t>. Authors with the same affiliation should indicate it using the same index number.</w:t>
      </w:r>
      <w:r w:rsidR="008A511A">
        <w:t xml:space="preserve"> </w:t>
      </w:r>
      <w:r w:rsidR="00576AD7">
        <w:t>There</w:t>
      </w:r>
      <w:r w:rsidRPr="00EC3082">
        <w:t xml:space="preserve"> should </w:t>
      </w:r>
      <w:r w:rsidR="00576AD7">
        <w:t>be</w:t>
      </w:r>
      <w:r w:rsidRPr="00EC3082">
        <w:t xml:space="preserve"> at least one corresponding author </w:t>
      </w:r>
      <w:r w:rsidR="00576AD7">
        <w:t>indicating the</w:t>
      </w:r>
      <w:r w:rsidRPr="00EC3082">
        <w:t xml:space="preserve"> e-mail address</w:t>
      </w:r>
      <w:r w:rsidR="00576AD7">
        <w:t>.</w:t>
      </w:r>
    </w:p>
    <w:p w14:paraId="5E17390B" w14:textId="597E861C" w:rsidR="000C49F9" w:rsidRDefault="00CD05E9" w:rsidP="6DCC7A17">
      <w:pPr>
        <w:pStyle w:val="Ttulo1"/>
        <w:spacing w:line="259" w:lineRule="auto"/>
      </w:pPr>
      <w:r>
        <w:t>METHOD</w:t>
      </w:r>
    </w:p>
    <w:p w14:paraId="3BF4416C" w14:textId="6C7C74F8" w:rsidR="000C49F9" w:rsidRDefault="00576AD7" w:rsidP="000C49F9">
      <w:pPr>
        <w:pStyle w:val="Prrafodelista"/>
      </w:pPr>
      <w:r>
        <w:t>D</w:t>
      </w:r>
      <w:r w:rsidR="00CD05E9">
        <w:t xml:space="preserve">escribe </w:t>
      </w:r>
      <w:r>
        <w:t xml:space="preserve">the </w:t>
      </w:r>
      <w:r w:rsidR="00CD05E9">
        <w:t>methods used in the work and inform about the data collection and analysis.</w:t>
      </w:r>
    </w:p>
    <w:p w14:paraId="247EB1B0" w14:textId="6D3C82DC" w:rsidR="000C49F9" w:rsidRDefault="00CD05E9" w:rsidP="00D9757A">
      <w:pPr>
        <w:pStyle w:val="Ttulo1"/>
      </w:pPr>
      <w:r>
        <w:rPr>
          <w:caps w:val="0"/>
        </w:rPr>
        <w:t>FINDINGS</w:t>
      </w:r>
    </w:p>
    <w:p w14:paraId="4B75773A" w14:textId="3FB945B7" w:rsidR="00637A1F" w:rsidRDefault="000C49F9" w:rsidP="003252C0">
      <w:pPr>
        <w:pStyle w:val="Prrafodelista"/>
      </w:pPr>
      <w:r w:rsidRPr="00054986">
        <w:t>Present your</w:t>
      </w:r>
      <w:r w:rsidR="00CD05E9" w:rsidRPr="00054986">
        <w:t xml:space="preserve"> </w:t>
      </w:r>
      <w:r w:rsidR="00CD05E9">
        <w:t xml:space="preserve">findings, and </w:t>
      </w:r>
      <w:r w:rsidR="00576AD7">
        <w:t xml:space="preserve">your </w:t>
      </w:r>
      <w:r w:rsidRPr="00054986">
        <w:t>perspective</w:t>
      </w:r>
      <w:r w:rsidR="00CD05E9">
        <w:t>s</w:t>
      </w:r>
      <w:r w:rsidRPr="00054986">
        <w:t xml:space="preserve"> on the issues, controversies, problems, etc.</w:t>
      </w:r>
    </w:p>
    <w:p w14:paraId="2B591977" w14:textId="4F036DA9" w:rsidR="008A511A" w:rsidRDefault="008A511A" w:rsidP="008A511A">
      <w:pPr>
        <w:pStyle w:val="Title2"/>
      </w:pPr>
      <w:r>
        <w:lastRenderedPageBreak/>
        <w:t>Figures and tables</w:t>
      </w:r>
    </w:p>
    <w:p w14:paraId="5192D00C" w14:textId="0F6D050E" w:rsidR="008A511A" w:rsidRPr="008A511A" w:rsidRDefault="00576AD7" w:rsidP="008A511A">
      <w:pPr>
        <w:pStyle w:val="Prrafodelista"/>
      </w:pPr>
      <w:r>
        <w:t>F</w:t>
      </w:r>
      <w:r w:rsidR="008A511A">
        <w:t xml:space="preserve">igures and tables should be </w:t>
      </w:r>
      <w:r>
        <w:t>centered</w:t>
      </w:r>
      <w:r w:rsidR="008A511A">
        <w:t>, numbered and with captions above each item using the style “Caption Figure/Table”</w:t>
      </w:r>
      <w:r>
        <w:t>.</w:t>
      </w:r>
    </w:p>
    <w:p w14:paraId="1432C186" w14:textId="77777777" w:rsidR="008A511A" w:rsidRDefault="008A511A" w:rsidP="008A511A">
      <w:pPr>
        <w:pStyle w:val="CaptionFigureTable"/>
      </w:pPr>
      <w:r>
        <w:t xml:space="preserve">Figure </w:t>
      </w:r>
      <w:r>
        <w:fldChar w:fldCharType="begin"/>
      </w:r>
      <w:r>
        <w:instrText>SEQ Figure \* ARABIC</w:instrText>
      </w:r>
      <w:r>
        <w:fldChar w:fldCharType="separate"/>
      </w:r>
      <w:r>
        <w:rPr>
          <w:noProof/>
        </w:rPr>
        <w:t>1</w:t>
      </w:r>
      <w:r>
        <w:fldChar w:fldCharType="end"/>
      </w:r>
      <w:r>
        <w:t xml:space="preserve">. </w:t>
      </w:r>
      <w:r w:rsidRPr="00295F15">
        <w:t>Caption should be sentence case with no ending punctuation if only one sentence</w:t>
      </w:r>
    </w:p>
    <w:p w14:paraId="7A36FC9B" w14:textId="2DA6B02F" w:rsidR="008A511A" w:rsidRPr="00BD3526" w:rsidRDefault="008A511A" w:rsidP="008A511A">
      <w:pPr>
        <w:pStyle w:val="Prrafodelista"/>
        <w:jc w:val="center"/>
      </w:pPr>
      <w:r>
        <w:rPr>
          <w:noProof/>
          <w:lang w:val="es-ES" w:eastAsia="es-ES"/>
        </w:rPr>
        <w:drawing>
          <wp:inline distT="0" distB="0" distL="0" distR="0" wp14:anchorId="6EC1B48B" wp14:editId="2EDD4A4E">
            <wp:extent cx="4200525" cy="538529"/>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beceraCongreso2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48827" cy="583183"/>
                    </a:xfrm>
                    <a:prstGeom prst="rect">
                      <a:avLst/>
                    </a:prstGeom>
                  </pic:spPr>
                </pic:pic>
              </a:graphicData>
            </a:graphic>
          </wp:inline>
        </w:drawing>
      </w:r>
    </w:p>
    <w:p w14:paraId="34D43643" w14:textId="77777777" w:rsidR="008A511A" w:rsidRDefault="008A511A" w:rsidP="008A511A">
      <w:pPr>
        <w:pStyle w:val="CaptionFigureTable"/>
      </w:pPr>
      <w:bookmarkStart w:id="0" w:name="_Ref71027862"/>
      <w:r>
        <w:t xml:space="preserve">Table </w:t>
      </w:r>
      <w:r>
        <w:fldChar w:fldCharType="begin"/>
      </w:r>
      <w:r>
        <w:instrText>SEQ Table \* ARABIC</w:instrText>
      </w:r>
      <w:r>
        <w:fldChar w:fldCharType="separate"/>
      </w:r>
      <w:r>
        <w:rPr>
          <w:noProof/>
        </w:rPr>
        <w:t>1</w:t>
      </w:r>
      <w:r>
        <w:fldChar w:fldCharType="end"/>
      </w:r>
      <w:bookmarkEnd w:id="0"/>
      <w:r>
        <w:t xml:space="preserve">. </w:t>
      </w:r>
      <w:r w:rsidRPr="00084B9C">
        <w:t>Caption should be sentence case with no ending punctuation if only one sentence</w:t>
      </w:r>
    </w:p>
    <w:tbl>
      <w:tblPr>
        <w:tblW w:w="97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20" w:firstRow="1" w:lastRow="0" w:firstColumn="0" w:lastColumn="0" w:noHBand="1" w:noVBand="1"/>
      </w:tblPr>
      <w:tblGrid>
        <w:gridCol w:w="1098"/>
        <w:gridCol w:w="4401"/>
        <w:gridCol w:w="4257"/>
      </w:tblGrid>
      <w:tr w:rsidR="008A511A" w:rsidRPr="009A3AD8" w14:paraId="226534E1" w14:textId="77777777" w:rsidTr="003656C7">
        <w:tc>
          <w:tcPr>
            <w:tcW w:w="1098" w:type="dxa"/>
          </w:tcPr>
          <w:p w14:paraId="4C328194" w14:textId="77777777" w:rsidR="008A511A" w:rsidRPr="000A06FD" w:rsidRDefault="008A511A" w:rsidP="003656C7">
            <w:pPr>
              <w:jc w:val="center"/>
              <w:rPr>
                <w:rFonts w:asciiTheme="minorHAnsi" w:hAnsiTheme="minorHAnsi" w:cstheme="minorHAnsi"/>
                <w:b/>
                <w:bCs/>
                <w:sz w:val="20"/>
                <w:szCs w:val="20"/>
              </w:rPr>
            </w:pPr>
            <w:r w:rsidRPr="000A06FD">
              <w:rPr>
                <w:rFonts w:asciiTheme="minorHAnsi" w:hAnsiTheme="minorHAnsi" w:cstheme="minorHAnsi"/>
                <w:b/>
                <w:bCs/>
                <w:sz w:val="20"/>
                <w:szCs w:val="20"/>
              </w:rPr>
              <w:t>Column 1</w:t>
            </w:r>
          </w:p>
        </w:tc>
        <w:tc>
          <w:tcPr>
            <w:tcW w:w="4401" w:type="dxa"/>
          </w:tcPr>
          <w:p w14:paraId="48A1F16B" w14:textId="77777777" w:rsidR="008A511A" w:rsidRPr="000A06FD" w:rsidRDefault="008A511A" w:rsidP="003656C7">
            <w:pPr>
              <w:jc w:val="center"/>
              <w:rPr>
                <w:rFonts w:asciiTheme="minorHAnsi" w:hAnsiTheme="minorHAnsi" w:cstheme="minorHAnsi"/>
                <w:b/>
                <w:bCs/>
                <w:sz w:val="20"/>
                <w:szCs w:val="20"/>
              </w:rPr>
            </w:pPr>
            <w:r w:rsidRPr="000A06FD">
              <w:rPr>
                <w:rFonts w:asciiTheme="minorHAnsi" w:hAnsiTheme="minorHAnsi" w:cstheme="minorHAnsi"/>
                <w:b/>
                <w:bCs/>
                <w:sz w:val="20"/>
                <w:szCs w:val="20"/>
              </w:rPr>
              <w:t>Column 2</w:t>
            </w:r>
          </w:p>
        </w:tc>
        <w:tc>
          <w:tcPr>
            <w:tcW w:w="4257" w:type="dxa"/>
          </w:tcPr>
          <w:p w14:paraId="07B769DF" w14:textId="77777777" w:rsidR="008A511A" w:rsidRPr="000A06FD" w:rsidRDefault="008A511A" w:rsidP="003656C7">
            <w:pPr>
              <w:jc w:val="center"/>
              <w:rPr>
                <w:rFonts w:asciiTheme="minorHAnsi" w:hAnsiTheme="minorHAnsi" w:cstheme="minorHAnsi"/>
                <w:b/>
                <w:bCs/>
                <w:sz w:val="20"/>
                <w:szCs w:val="20"/>
              </w:rPr>
            </w:pPr>
            <w:r w:rsidRPr="000A06FD">
              <w:rPr>
                <w:rFonts w:asciiTheme="minorHAnsi" w:hAnsiTheme="minorHAnsi" w:cstheme="minorHAnsi"/>
                <w:b/>
                <w:bCs/>
                <w:sz w:val="20"/>
                <w:szCs w:val="20"/>
              </w:rPr>
              <w:t>Column 3</w:t>
            </w:r>
          </w:p>
        </w:tc>
      </w:tr>
      <w:tr w:rsidR="008A511A" w:rsidRPr="009A3AD8" w14:paraId="4CC3A5CB" w14:textId="77777777" w:rsidTr="003656C7">
        <w:tc>
          <w:tcPr>
            <w:tcW w:w="1098" w:type="dxa"/>
          </w:tcPr>
          <w:p w14:paraId="1FAA5D4E" w14:textId="77777777" w:rsidR="008A511A" w:rsidRPr="009A3AD8" w:rsidRDefault="008A511A" w:rsidP="003656C7">
            <w:pPr>
              <w:rPr>
                <w:rFonts w:asciiTheme="minorHAnsi" w:hAnsiTheme="minorHAnsi" w:cstheme="minorHAnsi"/>
                <w:sz w:val="20"/>
                <w:szCs w:val="20"/>
              </w:rPr>
            </w:pPr>
            <w:r>
              <w:rPr>
                <w:rFonts w:asciiTheme="minorHAnsi" w:hAnsiTheme="minorHAnsi" w:cstheme="minorHAnsi"/>
                <w:sz w:val="20"/>
                <w:szCs w:val="20"/>
              </w:rPr>
              <w:t>Content</w:t>
            </w:r>
          </w:p>
        </w:tc>
        <w:tc>
          <w:tcPr>
            <w:tcW w:w="4401" w:type="dxa"/>
          </w:tcPr>
          <w:p w14:paraId="65CA2A56" w14:textId="77777777" w:rsidR="008A511A" w:rsidRPr="009A3AD8" w:rsidRDefault="008A511A" w:rsidP="003656C7">
            <w:pPr>
              <w:rPr>
                <w:rFonts w:asciiTheme="minorHAnsi" w:hAnsiTheme="minorHAnsi" w:cstheme="minorHAnsi"/>
                <w:sz w:val="20"/>
                <w:szCs w:val="20"/>
              </w:rPr>
            </w:pPr>
            <w:r>
              <w:rPr>
                <w:rFonts w:asciiTheme="minorHAnsi" w:hAnsiTheme="minorHAnsi" w:cstheme="minorHAnsi"/>
                <w:sz w:val="20"/>
                <w:szCs w:val="20"/>
              </w:rPr>
              <w:t>Content</w:t>
            </w:r>
          </w:p>
        </w:tc>
        <w:tc>
          <w:tcPr>
            <w:tcW w:w="4257" w:type="dxa"/>
          </w:tcPr>
          <w:p w14:paraId="17C71D81" w14:textId="77777777" w:rsidR="008A511A" w:rsidRPr="009A3AD8" w:rsidRDefault="008A511A" w:rsidP="003656C7">
            <w:pPr>
              <w:rPr>
                <w:rFonts w:asciiTheme="minorHAnsi" w:hAnsiTheme="minorHAnsi" w:cstheme="minorHAnsi"/>
                <w:sz w:val="20"/>
                <w:szCs w:val="20"/>
              </w:rPr>
            </w:pPr>
            <w:r>
              <w:rPr>
                <w:rFonts w:asciiTheme="minorHAnsi" w:hAnsiTheme="minorHAnsi" w:cstheme="minorHAnsi"/>
                <w:sz w:val="20"/>
                <w:szCs w:val="20"/>
              </w:rPr>
              <w:t>Content</w:t>
            </w:r>
          </w:p>
        </w:tc>
      </w:tr>
      <w:tr w:rsidR="008A511A" w:rsidRPr="009A3AD8" w14:paraId="0B5DA377" w14:textId="77777777" w:rsidTr="003656C7">
        <w:tc>
          <w:tcPr>
            <w:tcW w:w="1098" w:type="dxa"/>
          </w:tcPr>
          <w:p w14:paraId="08BC44FA" w14:textId="77777777" w:rsidR="008A511A" w:rsidRPr="009A3AD8" w:rsidRDefault="008A511A" w:rsidP="003656C7">
            <w:pPr>
              <w:rPr>
                <w:rFonts w:asciiTheme="minorHAnsi" w:hAnsiTheme="minorHAnsi" w:cstheme="minorHAnsi"/>
                <w:sz w:val="20"/>
                <w:szCs w:val="20"/>
              </w:rPr>
            </w:pPr>
            <w:r>
              <w:rPr>
                <w:rFonts w:asciiTheme="minorHAnsi" w:hAnsiTheme="minorHAnsi" w:cstheme="minorHAnsi"/>
                <w:sz w:val="20"/>
                <w:szCs w:val="20"/>
              </w:rPr>
              <w:t>Content</w:t>
            </w:r>
          </w:p>
        </w:tc>
        <w:tc>
          <w:tcPr>
            <w:tcW w:w="4401" w:type="dxa"/>
          </w:tcPr>
          <w:p w14:paraId="39AED156" w14:textId="77777777" w:rsidR="008A511A" w:rsidRPr="009A3AD8" w:rsidRDefault="008A511A" w:rsidP="003656C7">
            <w:pPr>
              <w:rPr>
                <w:rFonts w:asciiTheme="minorHAnsi" w:hAnsiTheme="minorHAnsi" w:cstheme="minorHAnsi"/>
                <w:sz w:val="20"/>
                <w:szCs w:val="20"/>
              </w:rPr>
            </w:pPr>
            <w:r>
              <w:rPr>
                <w:rFonts w:asciiTheme="minorHAnsi" w:hAnsiTheme="minorHAnsi" w:cstheme="minorHAnsi"/>
                <w:sz w:val="20"/>
                <w:szCs w:val="20"/>
              </w:rPr>
              <w:t>Content</w:t>
            </w:r>
          </w:p>
        </w:tc>
        <w:tc>
          <w:tcPr>
            <w:tcW w:w="4257" w:type="dxa"/>
          </w:tcPr>
          <w:p w14:paraId="02A191A9" w14:textId="77777777" w:rsidR="008A511A" w:rsidRPr="009A3AD8" w:rsidRDefault="008A511A" w:rsidP="003656C7">
            <w:pPr>
              <w:rPr>
                <w:rFonts w:asciiTheme="minorHAnsi" w:hAnsiTheme="minorHAnsi" w:cstheme="minorHAnsi"/>
                <w:sz w:val="20"/>
                <w:szCs w:val="20"/>
              </w:rPr>
            </w:pPr>
            <w:r>
              <w:rPr>
                <w:rFonts w:asciiTheme="minorHAnsi" w:hAnsiTheme="minorHAnsi" w:cstheme="minorHAnsi"/>
                <w:sz w:val="20"/>
                <w:szCs w:val="20"/>
              </w:rPr>
              <w:t>Content</w:t>
            </w:r>
          </w:p>
        </w:tc>
      </w:tr>
    </w:tbl>
    <w:p w14:paraId="5B9109C4" w14:textId="21596ED3" w:rsidR="002B1D99" w:rsidRPr="00E47BF9" w:rsidRDefault="000240D3" w:rsidP="008D4B7D">
      <w:pPr>
        <w:pStyle w:val="Ttulo1"/>
      </w:pPr>
      <w:r>
        <w:rPr>
          <w:caps w:val="0"/>
        </w:rPr>
        <w:t xml:space="preserve">CONCLUSION </w:t>
      </w:r>
      <w:r w:rsidR="008D4B7D">
        <w:t>AND ACKNOWLEDGMENT</w:t>
      </w:r>
    </w:p>
    <w:p w14:paraId="5D67957B" w14:textId="0E6D5924" w:rsidR="008D4B7D" w:rsidRDefault="008A511A" w:rsidP="008D4B7D">
      <w:pPr>
        <w:pStyle w:val="Prrafodelista"/>
      </w:pPr>
      <w:r>
        <w:t>The section</w:t>
      </w:r>
      <w:r w:rsidR="002B1D99">
        <w:t xml:space="preserve"> title should be “Conclusion,” not “Conclusions.” </w:t>
      </w:r>
      <w:r w:rsidR="002B1D99" w:rsidRPr="00054986">
        <w:t xml:space="preserve">Provide </w:t>
      </w:r>
      <w:r>
        <w:t xml:space="preserve">a </w:t>
      </w:r>
      <w:r w:rsidR="002B1D99" w:rsidRPr="00054986">
        <w:t xml:space="preserve">discussion of the overall coverage of the </w:t>
      </w:r>
      <w:r w:rsidR="002B1D99">
        <w:t>article</w:t>
      </w:r>
      <w:r w:rsidR="002B1D99" w:rsidRPr="00054986">
        <w:t xml:space="preserve"> and concluding remarks.</w:t>
      </w:r>
      <w:r w:rsidR="002B1D99">
        <w:t xml:space="preserve"> </w:t>
      </w:r>
      <w:r w:rsidR="008D4B7D">
        <w:t xml:space="preserve">Any </w:t>
      </w:r>
      <w:r>
        <w:t>acknowledgement</w:t>
      </w:r>
      <w:r w:rsidR="008D4B7D">
        <w:t xml:space="preserve"> to fellow researchers or funding grants should be placed </w:t>
      </w:r>
      <w:r>
        <w:t>in</w:t>
      </w:r>
      <w:r w:rsidR="008D4B7D">
        <w:t xml:space="preserve"> this section. </w:t>
      </w:r>
    </w:p>
    <w:p w14:paraId="25273F58" w14:textId="2C07FA91" w:rsidR="002B1D99" w:rsidRPr="00501980" w:rsidRDefault="002B1D99" w:rsidP="006E1026">
      <w:pPr>
        <w:pStyle w:val="Ttulo1"/>
      </w:pPr>
      <w:r w:rsidRPr="00BD3526">
        <w:t>REFERENCES</w:t>
      </w:r>
    </w:p>
    <w:p w14:paraId="4D50773B" w14:textId="3CD30E09" w:rsidR="00984768" w:rsidRPr="008A511A" w:rsidRDefault="002B1D99" w:rsidP="000240D3">
      <w:pPr>
        <w:pStyle w:val="Prrafodelista"/>
        <w:rPr>
          <w:bCs/>
        </w:rPr>
      </w:pPr>
      <w:r w:rsidRPr="001C1315">
        <w:t xml:space="preserve">Relate </w:t>
      </w:r>
      <w:r w:rsidRPr="001C1315">
        <w:rPr>
          <w:b/>
        </w:rPr>
        <w:t xml:space="preserve">only </w:t>
      </w:r>
      <w:r w:rsidRPr="001C1315">
        <w:t xml:space="preserve">to the material you cited within your </w:t>
      </w:r>
      <w:r w:rsidR="008A511A">
        <w:t>article, this is not a bibliography</w:t>
      </w:r>
      <w:r>
        <w:t>. References</w:t>
      </w:r>
      <w:r w:rsidRPr="001C1315">
        <w:t xml:space="preserve"> should be </w:t>
      </w:r>
      <w:r>
        <w:t xml:space="preserve">in </w:t>
      </w:r>
      <w:r w:rsidRPr="00EE2193">
        <w:rPr>
          <w:b/>
        </w:rPr>
        <w:t>APA</w:t>
      </w:r>
      <w:r w:rsidR="009E7C23">
        <w:rPr>
          <w:b/>
        </w:rPr>
        <w:t xml:space="preserve"> </w:t>
      </w:r>
      <w:r w:rsidR="00FA3B02">
        <w:rPr>
          <w:b/>
        </w:rPr>
        <w:t>7th</w:t>
      </w:r>
      <w:r>
        <w:t xml:space="preserve"> </w:t>
      </w:r>
      <w:r w:rsidRPr="00E92C42">
        <w:rPr>
          <w:b/>
        </w:rPr>
        <w:t xml:space="preserve">style </w:t>
      </w:r>
      <w:r w:rsidRPr="00C32A4C">
        <w:rPr>
          <w:bCs/>
        </w:rPr>
        <w:t>and listed in alphabetical order</w:t>
      </w:r>
      <w:r w:rsidR="00D66EC6">
        <w:rPr>
          <w:bCs/>
        </w:rPr>
        <w:t xml:space="preserve"> in 11 points.</w:t>
      </w:r>
      <w:r w:rsidRPr="00C32A4C">
        <w:rPr>
          <w:bCs/>
        </w:rPr>
        <w:t xml:space="preserve"> </w:t>
      </w:r>
      <w:r w:rsidR="008D3433">
        <w:t xml:space="preserve">We recommend </w:t>
      </w:r>
      <w:r w:rsidR="00F7283A">
        <w:t>using</w:t>
      </w:r>
      <w:r w:rsidR="008D3433">
        <w:t xml:space="preserve"> </w:t>
      </w:r>
      <w:r w:rsidR="00612579">
        <w:t xml:space="preserve">a tool for citations and </w:t>
      </w:r>
      <w:r w:rsidR="00780506">
        <w:t xml:space="preserve">references organization as </w:t>
      </w:r>
      <w:proofErr w:type="spellStart"/>
      <w:r w:rsidR="00780506" w:rsidRPr="00F0723F">
        <w:rPr>
          <w:sz w:val="22"/>
          <w:szCs w:val="22"/>
        </w:rPr>
        <w:t>Zotero</w:t>
      </w:r>
      <w:proofErr w:type="spellEnd"/>
      <w:r w:rsidR="00F0723F">
        <w:rPr>
          <w:rStyle w:val="Refdenotaalpie"/>
        </w:rPr>
        <w:footnoteReference w:id="2"/>
      </w:r>
      <w:r w:rsidR="00780506">
        <w:t xml:space="preserve">. </w:t>
      </w:r>
    </w:p>
    <w:p w14:paraId="43708824" w14:textId="13DA8641" w:rsidR="00F45F50" w:rsidRDefault="007871C9" w:rsidP="00937F6D">
      <w:pPr>
        <w:pStyle w:val="Prrafodelista"/>
      </w:pPr>
      <w:r>
        <w:t xml:space="preserve">This is an example </w:t>
      </w:r>
      <w:r w:rsidR="00193D07">
        <w:t xml:space="preserve">of one reference in the text </w:t>
      </w:r>
      <w:r w:rsidR="00193D07">
        <w:fldChar w:fldCharType="begin"/>
      </w:r>
      <w:r w:rsidR="00D3691C">
        <w:instrText xml:space="preserve"> ADDIN ZOTERO_ITEM CSL_CITATION {"citationID":"DLNAgMUK","properties":{"formattedCitation":"[1]","plainCitation":"[1]","noteIndex":0},"citationItems":[{"id":308,"uris":["http://zotero.org/groups/2238246/items/EPRTTF3Z",["http://zotero.org/groups/2238246/items/EPRTTF3Z"]],"itemData":{"id":308,"type":"article-journal","abstract":"While the field of leadership studies includes a large corpus of literature and studies, the literature and scientific research in the field of e‐leadership and soft skills used in learning game environments are at present small in scale. Towards contributing to this newly emerging field of literature and study, this research paper presents a new model, the e‐Leadership and Soft Skills Educational Design Model (ELESS) for assessing the use and constructing the effective design of soft skills and leadership skills in multiplayer learning game environments. The central research question considers: what is the role of e‐leadership and how can it be designed and tested in the context of educational games? To address this question, the research paper includes a review of the current literature around distributed (shared) leadership models and presents some examples of studies assessing how leadership is designed, used and tested in available game environments. The paper then presents the ELESS model and validates it within the context of a case study of the Leadership Game. As a result, the ELESS model can be used to test the efficacy of existing games and to inform the effective design of new games that focus upon developing leadership and soft skills.","container-title":"British Journal of Education Technology","title":"Designing leadership and soft skills in educational games: The e‐leadership and soft skills educational games design model (ELESS)","URL":"https://doi.org/10.1111/bjet.12034","author":[{"family":"Freitas","given":"Sara","non-dropping-particle":"de"},{"family":"Routledge","given":"Helen"}],"issued":{"date-parts":[["2013"]]}}}],"schema":"https://github.com/citation-style-language/schema/raw/master/csl-citation.json"} </w:instrText>
      </w:r>
      <w:r w:rsidR="00193D07">
        <w:fldChar w:fldCharType="separate"/>
      </w:r>
      <w:r w:rsidR="00D3691C" w:rsidRPr="00D3691C">
        <w:rPr>
          <w:rFonts w:ascii="Calibri" w:hAnsi="Calibri" w:cs="Calibri"/>
        </w:rPr>
        <w:t>[1]</w:t>
      </w:r>
      <w:r w:rsidR="00193D07">
        <w:fldChar w:fldCharType="end"/>
      </w:r>
      <w:r w:rsidR="00193D07">
        <w:t xml:space="preserve">, </w:t>
      </w:r>
      <w:r w:rsidR="00CA28C6">
        <w:t>while this</w:t>
      </w:r>
      <w:r w:rsidR="0026031A">
        <w:t xml:space="preserve"> other example contains two references </w:t>
      </w:r>
      <w:r w:rsidR="0026031A">
        <w:fldChar w:fldCharType="begin"/>
      </w:r>
      <w:r w:rsidR="00D3691C">
        <w:instrText xml:space="preserve"> ADDIN ZOTERO_ITEM CSL_CITATION {"citationID":"LSlCJ4No","properties":{"formattedCitation":"[2], [3]","plainCitation":"[2], [3]","noteIndex":0},"citationItems":[{"id":355,"uris":["http://zotero.org/groups/2238246/items/UPHK9VLF",["http://zotero.org/groups/2238246/items/UPHK9VLF"]],"itemData":{"id":355,"type":"paper-conference","event-place":"Albury, Australia","event-title":"national training framework - training partnership and regional development","publisher-place":"Albury, Australia","title":"Legitimate Subjective Observation and the Evaluation of Soft Skills in the Workplace","author":[{"family":"Costin, G.P.","given":""}],"issued":{"date-parts":[["2002"]]}}},{"id":239,"uris":["http://zotero.org/groups/2238246/items/EGYB2LR7",["http://zotero.org/groups/2238246/items/EGYB2LR7"]],"itemData":{"id":239,"type":"chapter","container-title":"Non-cognitive Skills and Factors in Educational Attainment","event-place":"Rotterdam","ISBN":"978-94-6300-591-3","language":"en","note":"DOI: 10.1007/978-94-6300-591-3_9","page":"171-198","publisher":"SensePublishers","publisher-place":"Rotterdam","source":"Crossref","title":"A Synthesis of Causal Evidence Linking Non-Cognitive Skills to Later Outcomes for Children and Adolescents","URL":"http://link.springer.com/10.1007/978-94-6300-591-3_9","editor":[{"family":"Khine","given":"Myint Swe"},{"family":"Areepattamannil","given":"Shaljan"}],"author":[{"family":"Gutman","given":"Leslie Morrison"},{"family":"Schoon","given":"Ingrid"}],"accessed":{"date-parts":[["2018",9,15]]},"issued":{"date-parts":[["2016"]]}}}],"schema":"https://github.com/citation-style-language/schema/raw/master/csl-citation.json"} </w:instrText>
      </w:r>
      <w:r w:rsidR="0026031A">
        <w:fldChar w:fldCharType="separate"/>
      </w:r>
      <w:r w:rsidR="00D3691C" w:rsidRPr="00D3691C">
        <w:rPr>
          <w:rFonts w:ascii="Calibri" w:hAnsi="Calibri" w:cs="Calibri"/>
        </w:rPr>
        <w:t>[2], [3]</w:t>
      </w:r>
      <w:r w:rsidR="0026031A">
        <w:fldChar w:fldCharType="end"/>
      </w:r>
      <w:r w:rsidR="00983A81">
        <w:t>.</w:t>
      </w:r>
    </w:p>
    <w:p w14:paraId="7D2BB998" w14:textId="77777777" w:rsidR="00D3691C" w:rsidRPr="00D3691C" w:rsidRDefault="00DD7D2F" w:rsidP="00D3691C">
      <w:pPr>
        <w:pStyle w:val="Bibliografa"/>
        <w:rPr>
          <w:rFonts w:ascii="Calibri" w:hAnsi="Calibri" w:cs="Calibri"/>
          <w:sz w:val="22"/>
        </w:rPr>
      </w:pPr>
      <w:r w:rsidRPr="00BB1D41">
        <w:fldChar w:fldCharType="begin"/>
      </w:r>
      <w:r w:rsidR="00D3691C">
        <w:instrText xml:space="preserve"> ADDIN ZOTERO_BIBL {"uncited":[],"omitted":[],"custom":[]} CSL_BIBLIOGRAPHY </w:instrText>
      </w:r>
      <w:r w:rsidRPr="00BB1D41">
        <w:fldChar w:fldCharType="separate"/>
      </w:r>
      <w:r w:rsidR="00D3691C" w:rsidRPr="00D3691C">
        <w:rPr>
          <w:rFonts w:ascii="Calibri" w:hAnsi="Calibri" w:cs="Calibri"/>
          <w:sz w:val="22"/>
        </w:rPr>
        <w:t>[1]</w:t>
      </w:r>
      <w:r w:rsidR="00D3691C" w:rsidRPr="00D3691C">
        <w:rPr>
          <w:rFonts w:ascii="Calibri" w:hAnsi="Calibri" w:cs="Calibri"/>
          <w:sz w:val="22"/>
        </w:rPr>
        <w:tab/>
        <w:t xml:space="preserve">S. de Freitas and H. Routledge, ‘Designing leadership and soft skills in educational games: The e‐leadership and soft skills educational games design model (ELESS)’, </w:t>
      </w:r>
      <w:r w:rsidR="00D3691C" w:rsidRPr="00D3691C">
        <w:rPr>
          <w:rFonts w:ascii="Calibri" w:hAnsi="Calibri" w:cs="Calibri"/>
          <w:i/>
          <w:iCs/>
          <w:sz w:val="22"/>
        </w:rPr>
        <w:t>British Journal of Education Technology</w:t>
      </w:r>
      <w:r w:rsidR="00D3691C" w:rsidRPr="00D3691C">
        <w:rPr>
          <w:rFonts w:ascii="Calibri" w:hAnsi="Calibri" w:cs="Calibri"/>
          <w:sz w:val="22"/>
        </w:rPr>
        <w:t>, 2013, [Online]. Available: https://doi.org/10.1111/bjet.12034</w:t>
      </w:r>
    </w:p>
    <w:p w14:paraId="117BF408" w14:textId="77777777" w:rsidR="00D3691C" w:rsidRPr="00D3691C" w:rsidRDefault="00D3691C" w:rsidP="00D3691C">
      <w:pPr>
        <w:pStyle w:val="Bibliografa"/>
        <w:rPr>
          <w:rFonts w:ascii="Calibri" w:hAnsi="Calibri" w:cs="Calibri"/>
          <w:sz w:val="22"/>
        </w:rPr>
      </w:pPr>
      <w:r w:rsidRPr="00D3691C">
        <w:rPr>
          <w:rFonts w:ascii="Calibri" w:hAnsi="Calibri" w:cs="Calibri"/>
          <w:sz w:val="22"/>
        </w:rPr>
        <w:t>[2]</w:t>
      </w:r>
      <w:r w:rsidRPr="00D3691C">
        <w:rPr>
          <w:rFonts w:ascii="Calibri" w:hAnsi="Calibri" w:cs="Calibri"/>
          <w:sz w:val="22"/>
        </w:rPr>
        <w:tab/>
      </w:r>
      <w:proofErr w:type="spellStart"/>
      <w:r w:rsidRPr="00D3691C">
        <w:rPr>
          <w:rFonts w:ascii="Calibri" w:hAnsi="Calibri" w:cs="Calibri"/>
          <w:sz w:val="22"/>
        </w:rPr>
        <w:t>Costin</w:t>
      </w:r>
      <w:proofErr w:type="spellEnd"/>
      <w:r w:rsidRPr="00D3691C">
        <w:rPr>
          <w:rFonts w:ascii="Calibri" w:hAnsi="Calibri" w:cs="Calibri"/>
          <w:sz w:val="22"/>
        </w:rPr>
        <w:t>, G.P., ‘Legitimate Subjective Observation and the Evaluation of Soft Skills in the Workplace’, presented at the national training framework - training partnership and regional development, Albury, Australia, 2002.</w:t>
      </w:r>
    </w:p>
    <w:p w14:paraId="5B4D9B77" w14:textId="77777777" w:rsidR="00D3691C" w:rsidRPr="00D3691C" w:rsidRDefault="00D3691C" w:rsidP="00D3691C">
      <w:pPr>
        <w:pStyle w:val="Bibliografa"/>
        <w:rPr>
          <w:rFonts w:ascii="Calibri" w:hAnsi="Calibri" w:cs="Calibri"/>
          <w:sz w:val="22"/>
        </w:rPr>
      </w:pPr>
      <w:r w:rsidRPr="00D3691C">
        <w:rPr>
          <w:rFonts w:ascii="Calibri" w:hAnsi="Calibri" w:cs="Calibri"/>
          <w:sz w:val="22"/>
        </w:rPr>
        <w:t>[3]</w:t>
      </w:r>
      <w:r w:rsidRPr="00D3691C">
        <w:rPr>
          <w:rFonts w:ascii="Calibri" w:hAnsi="Calibri" w:cs="Calibri"/>
          <w:sz w:val="22"/>
        </w:rPr>
        <w:tab/>
        <w:t xml:space="preserve">L. M. </w:t>
      </w:r>
      <w:proofErr w:type="spellStart"/>
      <w:r w:rsidRPr="00D3691C">
        <w:rPr>
          <w:rFonts w:ascii="Calibri" w:hAnsi="Calibri" w:cs="Calibri"/>
          <w:sz w:val="22"/>
        </w:rPr>
        <w:t>Gutman</w:t>
      </w:r>
      <w:proofErr w:type="spellEnd"/>
      <w:r w:rsidRPr="00D3691C">
        <w:rPr>
          <w:rFonts w:ascii="Calibri" w:hAnsi="Calibri" w:cs="Calibri"/>
          <w:sz w:val="22"/>
        </w:rPr>
        <w:t xml:space="preserve"> and I. </w:t>
      </w:r>
      <w:proofErr w:type="spellStart"/>
      <w:r w:rsidRPr="00D3691C">
        <w:rPr>
          <w:rFonts w:ascii="Calibri" w:hAnsi="Calibri" w:cs="Calibri"/>
          <w:sz w:val="22"/>
        </w:rPr>
        <w:t>Schoon</w:t>
      </w:r>
      <w:proofErr w:type="spellEnd"/>
      <w:r w:rsidRPr="00D3691C">
        <w:rPr>
          <w:rFonts w:ascii="Calibri" w:hAnsi="Calibri" w:cs="Calibri"/>
          <w:sz w:val="22"/>
        </w:rPr>
        <w:t xml:space="preserve">, ‘A Synthesis of Causal Evidence Linking Non-Cognitive Skills to Later Outcomes for Children and Adolescents’, in </w:t>
      </w:r>
      <w:r w:rsidRPr="00D3691C">
        <w:rPr>
          <w:rFonts w:ascii="Calibri" w:hAnsi="Calibri" w:cs="Calibri"/>
          <w:i/>
          <w:iCs/>
          <w:sz w:val="22"/>
        </w:rPr>
        <w:t>Non-cognitive Skills and Factors in Educational Attainment</w:t>
      </w:r>
      <w:r w:rsidRPr="00D3691C">
        <w:rPr>
          <w:rFonts w:ascii="Calibri" w:hAnsi="Calibri" w:cs="Calibri"/>
          <w:sz w:val="22"/>
        </w:rPr>
        <w:t xml:space="preserve">, M. S. </w:t>
      </w:r>
      <w:proofErr w:type="spellStart"/>
      <w:r w:rsidRPr="00D3691C">
        <w:rPr>
          <w:rFonts w:ascii="Calibri" w:hAnsi="Calibri" w:cs="Calibri"/>
          <w:sz w:val="22"/>
        </w:rPr>
        <w:t>Khine</w:t>
      </w:r>
      <w:proofErr w:type="spellEnd"/>
      <w:r w:rsidRPr="00D3691C">
        <w:rPr>
          <w:rFonts w:ascii="Calibri" w:hAnsi="Calibri" w:cs="Calibri"/>
          <w:sz w:val="22"/>
        </w:rPr>
        <w:t xml:space="preserve"> and S. </w:t>
      </w:r>
      <w:proofErr w:type="spellStart"/>
      <w:r w:rsidRPr="00D3691C">
        <w:rPr>
          <w:rFonts w:ascii="Calibri" w:hAnsi="Calibri" w:cs="Calibri"/>
          <w:sz w:val="22"/>
        </w:rPr>
        <w:t>Areepattamannil</w:t>
      </w:r>
      <w:proofErr w:type="spellEnd"/>
      <w:r w:rsidRPr="00D3691C">
        <w:rPr>
          <w:rFonts w:ascii="Calibri" w:hAnsi="Calibri" w:cs="Calibri"/>
          <w:sz w:val="22"/>
        </w:rPr>
        <w:t xml:space="preserve">, Eds., Rotterdam: </w:t>
      </w:r>
      <w:proofErr w:type="spellStart"/>
      <w:r w:rsidRPr="00D3691C">
        <w:rPr>
          <w:rFonts w:ascii="Calibri" w:hAnsi="Calibri" w:cs="Calibri"/>
          <w:sz w:val="22"/>
        </w:rPr>
        <w:t>SensePublishers</w:t>
      </w:r>
      <w:proofErr w:type="spellEnd"/>
      <w:r w:rsidRPr="00D3691C">
        <w:rPr>
          <w:rFonts w:ascii="Calibri" w:hAnsi="Calibri" w:cs="Calibri"/>
          <w:sz w:val="22"/>
        </w:rPr>
        <w:t xml:space="preserve">, 2016, pp. 171–198. </w:t>
      </w:r>
      <w:proofErr w:type="spellStart"/>
      <w:proofErr w:type="gramStart"/>
      <w:r w:rsidRPr="00D3691C">
        <w:rPr>
          <w:rFonts w:ascii="Calibri" w:hAnsi="Calibri" w:cs="Calibri"/>
          <w:sz w:val="22"/>
        </w:rPr>
        <w:t>doi</w:t>
      </w:r>
      <w:proofErr w:type="spellEnd"/>
      <w:proofErr w:type="gramEnd"/>
      <w:r w:rsidRPr="00D3691C">
        <w:rPr>
          <w:rFonts w:ascii="Calibri" w:hAnsi="Calibri" w:cs="Calibri"/>
          <w:sz w:val="22"/>
        </w:rPr>
        <w:t>: 10.1007/978-94-6300-591-3_9.</w:t>
      </w:r>
    </w:p>
    <w:p w14:paraId="69DE28D5" w14:textId="4B5205C9" w:rsidR="00983A81" w:rsidRPr="00A160B0" w:rsidRDefault="00DD7D2F" w:rsidP="00D536E4">
      <w:pPr>
        <w:pStyle w:val="References"/>
      </w:pPr>
      <w:r w:rsidRPr="00BB1D41">
        <w:fldChar w:fldCharType="end"/>
      </w:r>
      <w:bookmarkStart w:id="1" w:name="_GoBack"/>
      <w:bookmarkEnd w:id="1"/>
    </w:p>
    <w:sectPr w:rsidR="00983A81" w:rsidRPr="00A160B0" w:rsidSect="00F46870">
      <w:endnotePr>
        <w:numFmt w:val="decimal"/>
      </w:endnotePr>
      <w:pgSz w:w="12240" w:h="15840"/>
      <w:pgMar w:top="1702" w:right="1440" w:bottom="1701"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7FCEFA" w14:textId="77777777" w:rsidR="006762A8" w:rsidRDefault="006762A8" w:rsidP="00DA5C69">
      <w:r>
        <w:separator/>
      </w:r>
    </w:p>
  </w:endnote>
  <w:endnote w:type="continuationSeparator" w:id="0">
    <w:p w14:paraId="2A3AEFE8" w14:textId="77777777" w:rsidR="006762A8" w:rsidRDefault="006762A8" w:rsidP="00DA5C69">
      <w:r>
        <w:continuationSeparator/>
      </w:r>
    </w:p>
  </w:endnote>
  <w:endnote w:type="continuationNotice" w:id="1">
    <w:p w14:paraId="083727B0" w14:textId="77777777" w:rsidR="006762A8" w:rsidRDefault="006762A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pitch w:val="fixed"/>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D2B275" w14:textId="77777777" w:rsidR="006762A8" w:rsidRDefault="006762A8" w:rsidP="00DA5C69">
      <w:r>
        <w:separator/>
      </w:r>
    </w:p>
  </w:footnote>
  <w:footnote w:type="continuationSeparator" w:id="0">
    <w:p w14:paraId="5EDE47CD" w14:textId="77777777" w:rsidR="006762A8" w:rsidRDefault="006762A8" w:rsidP="00DA5C69">
      <w:r>
        <w:continuationSeparator/>
      </w:r>
    </w:p>
  </w:footnote>
  <w:footnote w:type="continuationNotice" w:id="1">
    <w:p w14:paraId="01951739" w14:textId="77777777" w:rsidR="006762A8" w:rsidRDefault="006762A8"/>
  </w:footnote>
  <w:footnote w:id="2">
    <w:p w14:paraId="5A559F4F" w14:textId="317AD4A7" w:rsidR="00F0723F" w:rsidRPr="00F0723F" w:rsidRDefault="00F0723F">
      <w:pPr>
        <w:pStyle w:val="Textonotapie"/>
        <w:rPr>
          <w:lang w:val="es-ES"/>
        </w:rPr>
      </w:pPr>
      <w:r>
        <w:rPr>
          <w:rStyle w:val="Refdenotaalpie"/>
        </w:rPr>
        <w:footnoteRef/>
      </w:r>
      <w:r>
        <w:t xml:space="preserve"> </w:t>
      </w:r>
      <w:hyperlink r:id="rId1" w:history="1">
        <w:r w:rsidRPr="00ED3336">
          <w:rPr>
            <w:rStyle w:val="Hipervnculo"/>
          </w:rPr>
          <w:t>https://www.zoter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94DE0"/>
    <w:multiLevelType w:val="hybridMultilevel"/>
    <w:tmpl w:val="7CC05F80"/>
    <w:lvl w:ilvl="0" w:tplc="B5B0A0BC">
      <w:start w:val="1"/>
      <w:numFmt w:val="bullet"/>
      <w:lvlText w:val=""/>
      <w:lvlJc w:val="left"/>
      <w:pPr>
        <w:ind w:left="1440" w:hanging="360"/>
      </w:pPr>
      <w:rPr>
        <w:rFonts w:ascii="Symbol" w:hAnsi="Symbol" w:hint="default"/>
      </w:rPr>
    </w:lvl>
    <w:lvl w:ilvl="1" w:tplc="B5B0A0BC">
      <w:start w:val="1"/>
      <w:numFmt w:val="bullet"/>
      <w:lvlText w:val=""/>
      <w:lvlJc w:val="left"/>
      <w:pPr>
        <w:ind w:left="720" w:hanging="360"/>
      </w:pPr>
      <w:rPr>
        <w:rFonts w:ascii="Symbol" w:hAnsi="Symbol" w:hint="default"/>
      </w:rPr>
    </w:lvl>
    <w:lvl w:ilvl="2" w:tplc="0C0A0005">
      <w:start w:val="1"/>
      <w:numFmt w:val="bullet"/>
      <w:lvlText w:val=""/>
      <w:lvlJc w:val="left"/>
      <w:pPr>
        <w:ind w:left="1440" w:hanging="360"/>
      </w:pPr>
      <w:rPr>
        <w:rFonts w:ascii="Wingdings" w:hAnsi="Wingdings" w:hint="default"/>
      </w:rPr>
    </w:lvl>
    <w:lvl w:ilvl="3" w:tplc="0C0A0003">
      <w:start w:val="1"/>
      <w:numFmt w:val="bullet"/>
      <w:lvlText w:val="o"/>
      <w:lvlJc w:val="left"/>
      <w:pPr>
        <w:ind w:left="2160" w:hanging="360"/>
      </w:pPr>
      <w:rPr>
        <w:rFonts w:ascii="Courier New" w:hAnsi="Courier New" w:cs="Courier New" w:hint="default"/>
      </w:rPr>
    </w:lvl>
    <w:lvl w:ilvl="4" w:tplc="0C0A0003" w:tentative="1">
      <w:start w:val="1"/>
      <w:numFmt w:val="bullet"/>
      <w:lvlText w:val="o"/>
      <w:lvlJc w:val="left"/>
      <w:pPr>
        <w:ind w:left="2880" w:hanging="360"/>
      </w:pPr>
      <w:rPr>
        <w:rFonts w:ascii="Courier New" w:hAnsi="Courier New" w:cs="Courier New" w:hint="default"/>
      </w:rPr>
    </w:lvl>
    <w:lvl w:ilvl="5" w:tplc="0C0A0005" w:tentative="1">
      <w:start w:val="1"/>
      <w:numFmt w:val="bullet"/>
      <w:lvlText w:val=""/>
      <w:lvlJc w:val="left"/>
      <w:pPr>
        <w:ind w:left="3600" w:hanging="360"/>
      </w:pPr>
      <w:rPr>
        <w:rFonts w:ascii="Wingdings" w:hAnsi="Wingdings" w:hint="default"/>
      </w:rPr>
    </w:lvl>
    <w:lvl w:ilvl="6" w:tplc="0C0A0001" w:tentative="1">
      <w:start w:val="1"/>
      <w:numFmt w:val="bullet"/>
      <w:lvlText w:val=""/>
      <w:lvlJc w:val="left"/>
      <w:pPr>
        <w:ind w:left="4320" w:hanging="360"/>
      </w:pPr>
      <w:rPr>
        <w:rFonts w:ascii="Symbol" w:hAnsi="Symbol" w:hint="default"/>
      </w:rPr>
    </w:lvl>
    <w:lvl w:ilvl="7" w:tplc="0C0A0003" w:tentative="1">
      <w:start w:val="1"/>
      <w:numFmt w:val="bullet"/>
      <w:lvlText w:val="o"/>
      <w:lvlJc w:val="left"/>
      <w:pPr>
        <w:ind w:left="5040" w:hanging="360"/>
      </w:pPr>
      <w:rPr>
        <w:rFonts w:ascii="Courier New" w:hAnsi="Courier New" w:cs="Courier New" w:hint="default"/>
      </w:rPr>
    </w:lvl>
    <w:lvl w:ilvl="8" w:tplc="0C0A0005" w:tentative="1">
      <w:start w:val="1"/>
      <w:numFmt w:val="bullet"/>
      <w:lvlText w:val=""/>
      <w:lvlJc w:val="left"/>
      <w:pPr>
        <w:ind w:left="5760" w:hanging="360"/>
      </w:pPr>
      <w:rPr>
        <w:rFonts w:ascii="Wingdings" w:hAnsi="Wingdings" w:hint="default"/>
      </w:rPr>
    </w:lvl>
  </w:abstractNum>
  <w:abstractNum w:abstractNumId="1" w15:restartNumberingAfterBreak="0">
    <w:nsid w:val="01BF3AAE"/>
    <w:multiLevelType w:val="multilevel"/>
    <w:tmpl w:val="C2C0B4A0"/>
    <w:lvl w:ilvl="0">
      <w:start w:val="1"/>
      <w:numFmt w:val="bullet"/>
      <w:lvlText w:val=""/>
      <w:lvlJc w:val="left"/>
      <w:pPr>
        <w:ind w:left="360" w:hanging="360"/>
      </w:pPr>
      <w:rPr>
        <w:rFonts w:ascii="Wingdings" w:hAnsi="Wingdings" w:hint="default"/>
      </w:rPr>
    </w:lvl>
    <w:lvl w:ilvl="1">
      <w:start w:val="1"/>
      <w:numFmt w:val="bullet"/>
      <w:lvlText w:val="o"/>
      <w:lvlJc w:val="left"/>
      <w:pPr>
        <w:ind w:left="720" w:hanging="360"/>
      </w:pPr>
      <w:rPr>
        <w:rFonts w:ascii="Courier New" w:hAnsi="Courier New" w:cs="Courier New"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 w15:restartNumberingAfterBreak="0">
    <w:nsid w:val="02D12DC0"/>
    <w:multiLevelType w:val="hybridMultilevel"/>
    <w:tmpl w:val="9F1688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4BF5134"/>
    <w:multiLevelType w:val="hybridMultilevel"/>
    <w:tmpl w:val="16840CF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5245ADC"/>
    <w:multiLevelType w:val="hybridMultilevel"/>
    <w:tmpl w:val="E054B032"/>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6632D6B"/>
    <w:multiLevelType w:val="hybridMultilevel"/>
    <w:tmpl w:val="C62ACF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07364AB3"/>
    <w:multiLevelType w:val="hybridMultilevel"/>
    <w:tmpl w:val="CEB22D6A"/>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7" w15:restartNumberingAfterBreak="0">
    <w:nsid w:val="09D96BB2"/>
    <w:multiLevelType w:val="hybridMultilevel"/>
    <w:tmpl w:val="A7A6F6E8"/>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09ED0411"/>
    <w:multiLevelType w:val="hybridMultilevel"/>
    <w:tmpl w:val="8078FBBA"/>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0AE06E52"/>
    <w:multiLevelType w:val="hybridMultilevel"/>
    <w:tmpl w:val="375C2FC0"/>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0" w15:restartNumberingAfterBreak="0">
    <w:nsid w:val="12660D57"/>
    <w:multiLevelType w:val="multilevel"/>
    <w:tmpl w:val="0A2452BC"/>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1" w15:restartNumberingAfterBreak="0">
    <w:nsid w:val="198417D6"/>
    <w:multiLevelType w:val="multilevel"/>
    <w:tmpl w:val="23B66E9E"/>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2" w15:restartNumberingAfterBreak="0">
    <w:nsid w:val="19F5792D"/>
    <w:multiLevelType w:val="multilevel"/>
    <w:tmpl w:val="0C0A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3" w15:restartNumberingAfterBreak="0">
    <w:nsid w:val="21310218"/>
    <w:multiLevelType w:val="hybridMultilevel"/>
    <w:tmpl w:val="F34AFC7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15905EB"/>
    <w:multiLevelType w:val="hybridMultilevel"/>
    <w:tmpl w:val="0C684F4E"/>
    <w:lvl w:ilvl="0" w:tplc="0C0A0003">
      <w:start w:val="1"/>
      <w:numFmt w:val="bullet"/>
      <w:lvlText w:val="o"/>
      <w:lvlJc w:val="left"/>
      <w:pPr>
        <w:ind w:left="1440" w:hanging="360"/>
      </w:pPr>
      <w:rPr>
        <w:rFonts w:ascii="Courier New" w:hAnsi="Courier New" w:cs="Courier New" w:hint="default"/>
      </w:rPr>
    </w:lvl>
    <w:lvl w:ilvl="1" w:tplc="B5B0A0BC">
      <w:start w:val="1"/>
      <w:numFmt w:val="bullet"/>
      <w:lvlText w:val=""/>
      <w:lvlJc w:val="left"/>
      <w:pPr>
        <w:ind w:left="720" w:hanging="360"/>
      </w:pPr>
      <w:rPr>
        <w:rFonts w:ascii="Symbol" w:hAnsi="Symbol" w:hint="default"/>
      </w:rPr>
    </w:lvl>
    <w:lvl w:ilvl="2" w:tplc="0C0A0005">
      <w:start w:val="1"/>
      <w:numFmt w:val="bullet"/>
      <w:lvlText w:val=""/>
      <w:lvlJc w:val="left"/>
      <w:pPr>
        <w:ind w:left="1440" w:hanging="360"/>
      </w:pPr>
      <w:rPr>
        <w:rFonts w:ascii="Wingdings" w:hAnsi="Wingdings" w:hint="default"/>
      </w:rPr>
    </w:lvl>
    <w:lvl w:ilvl="3" w:tplc="0C0A0001">
      <w:start w:val="1"/>
      <w:numFmt w:val="bullet"/>
      <w:lvlText w:val=""/>
      <w:lvlJc w:val="left"/>
      <w:pPr>
        <w:ind w:left="2160" w:hanging="360"/>
      </w:pPr>
      <w:rPr>
        <w:rFonts w:ascii="Symbol" w:hAnsi="Symbol" w:hint="default"/>
      </w:rPr>
    </w:lvl>
    <w:lvl w:ilvl="4" w:tplc="0C0A0003" w:tentative="1">
      <w:start w:val="1"/>
      <w:numFmt w:val="bullet"/>
      <w:lvlText w:val="o"/>
      <w:lvlJc w:val="left"/>
      <w:pPr>
        <w:ind w:left="2880" w:hanging="360"/>
      </w:pPr>
      <w:rPr>
        <w:rFonts w:ascii="Courier New" w:hAnsi="Courier New" w:cs="Courier New" w:hint="default"/>
      </w:rPr>
    </w:lvl>
    <w:lvl w:ilvl="5" w:tplc="0C0A0005" w:tentative="1">
      <w:start w:val="1"/>
      <w:numFmt w:val="bullet"/>
      <w:lvlText w:val=""/>
      <w:lvlJc w:val="left"/>
      <w:pPr>
        <w:ind w:left="3600" w:hanging="360"/>
      </w:pPr>
      <w:rPr>
        <w:rFonts w:ascii="Wingdings" w:hAnsi="Wingdings" w:hint="default"/>
      </w:rPr>
    </w:lvl>
    <w:lvl w:ilvl="6" w:tplc="0C0A0001" w:tentative="1">
      <w:start w:val="1"/>
      <w:numFmt w:val="bullet"/>
      <w:lvlText w:val=""/>
      <w:lvlJc w:val="left"/>
      <w:pPr>
        <w:ind w:left="4320" w:hanging="360"/>
      </w:pPr>
      <w:rPr>
        <w:rFonts w:ascii="Symbol" w:hAnsi="Symbol" w:hint="default"/>
      </w:rPr>
    </w:lvl>
    <w:lvl w:ilvl="7" w:tplc="0C0A0003" w:tentative="1">
      <w:start w:val="1"/>
      <w:numFmt w:val="bullet"/>
      <w:lvlText w:val="o"/>
      <w:lvlJc w:val="left"/>
      <w:pPr>
        <w:ind w:left="5040" w:hanging="360"/>
      </w:pPr>
      <w:rPr>
        <w:rFonts w:ascii="Courier New" w:hAnsi="Courier New" w:cs="Courier New" w:hint="default"/>
      </w:rPr>
    </w:lvl>
    <w:lvl w:ilvl="8" w:tplc="0C0A0005" w:tentative="1">
      <w:start w:val="1"/>
      <w:numFmt w:val="bullet"/>
      <w:lvlText w:val=""/>
      <w:lvlJc w:val="left"/>
      <w:pPr>
        <w:ind w:left="5760" w:hanging="360"/>
      </w:pPr>
      <w:rPr>
        <w:rFonts w:ascii="Wingdings" w:hAnsi="Wingdings" w:hint="default"/>
      </w:rPr>
    </w:lvl>
  </w:abstractNum>
  <w:abstractNum w:abstractNumId="15" w15:restartNumberingAfterBreak="0">
    <w:nsid w:val="23EC53FC"/>
    <w:multiLevelType w:val="hybridMultilevel"/>
    <w:tmpl w:val="707A61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25AB3D51"/>
    <w:multiLevelType w:val="multilevel"/>
    <w:tmpl w:val="3A60E890"/>
    <w:lvl w:ilvl="0">
      <w:start w:val="1"/>
      <w:numFmt w:val="bullet"/>
      <w:lvlText w:val=""/>
      <w:lvlJc w:val="left"/>
      <w:pPr>
        <w:ind w:left="360" w:hanging="360"/>
      </w:pPr>
      <w:rPr>
        <w:rFonts w:ascii="Symbol" w:hAnsi="Symbol" w:hint="default"/>
      </w:rPr>
    </w:lvl>
    <w:lvl w:ilvl="1">
      <w:start w:val="1"/>
      <w:numFmt w:val="bullet"/>
      <w:lvlText w:val="o"/>
      <w:lvlJc w:val="left"/>
      <w:pPr>
        <w:ind w:left="720" w:hanging="360"/>
      </w:pPr>
      <w:rPr>
        <w:rFonts w:ascii="Courier New" w:hAnsi="Courier New" w:cs="Courier New"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7" w15:restartNumberingAfterBreak="0">
    <w:nsid w:val="33EF0DC2"/>
    <w:multiLevelType w:val="hybridMultilevel"/>
    <w:tmpl w:val="1F78A180"/>
    <w:lvl w:ilvl="0" w:tplc="0C0A0005">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8" w15:restartNumberingAfterBreak="0">
    <w:nsid w:val="34364C96"/>
    <w:multiLevelType w:val="hybridMultilevel"/>
    <w:tmpl w:val="924E51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94C6A55"/>
    <w:multiLevelType w:val="hybridMultilevel"/>
    <w:tmpl w:val="0CCC31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3A31376A"/>
    <w:multiLevelType w:val="hybridMultilevel"/>
    <w:tmpl w:val="9FC02D92"/>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3F5B3B10"/>
    <w:multiLevelType w:val="hybridMultilevel"/>
    <w:tmpl w:val="A51CBD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8D43881"/>
    <w:multiLevelType w:val="hybridMultilevel"/>
    <w:tmpl w:val="E9ECAB76"/>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B8B5C71"/>
    <w:multiLevelType w:val="hybridMultilevel"/>
    <w:tmpl w:val="2FC6381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F327280"/>
    <w:multiLevelType w:val="hybridMultilevel"/>
    <w:tmpl w:val="15D4C9F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101665E"/>
    <w:multiLevelType w:val="hybridMultilevel"/>
    <w:tmpl w:val="F2D0A8A6"/>
    <w:lvl w:ilvl="0" w:tplc="0C0A0001">
      <w:start w:val="1"/>
      <w:numFmt w:val="bullet"/>
      <w:lvlText w:val=""/>
      <w:lvlJc w:val="left"/>
      <w:pPr>
        <w:ind w:left="720" w:hanging="360"/>
      </w:pPr>
      <w:rPr>
        <w:rFonts w:ascii="Symbol" w:hAnsi="Symbol"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548379B5"/>
    <w:multiLevelType w:val="hybridMultilevel"/>
    <w:tmpl w:val="C3A65A7A"/>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AD61FE4"/>
    <w:multiLevelType w:val="hybridMultilevel"/>
    <w:tmpl w:val="2F08C822"/>
    <w:lvl w:ilvl="0" w:tplc="E0FA90EC">
      <w:start w:val="1"/>
      <w:numFmt w:val="decimal"/>
      <w:lvlText w:val="%1."/>
      <w:lvlJc w:val="righ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A22DB7"/>
    <w:multiLevelType w:val="multilevel"/>
    <w:tmpl w:val="01DC9D0E"/>
    <w:lvl w:ilvl="0">
      <w:start w:val="1"/>
      <w:numFmt w:val="bullet"/>
      <w:lvlText w:val=""/>
      <w:lvlJc w:val="left"/>
      <w:pPr>
        <w:ind w:left="360" w:hanging="360"/>
      </w:pPr>
      <w:rPr>
        <w:rFonts w:ascii="Wingdings" w:hAnsi="Wingdings" w:hint="default"/>
      </w:rPr>
    </w:lvl>
    <w:lvl w:ilvl="1">
      <w:start w:val="1"/>
      <w:numFmt w:val="bullet"/>
      <w:lvlText w:val="o"/>
      <w:lvlJc w:val="left"/>
      <w:pPr>
        <w:ind w:left="720" w:hanging="360"/>
      </w:pPr>
      <w:rPr>
        <w:rFonts w:ascii="Courier New" w:hAnsi="Courier New" w:cs="Courier New"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9" w15:restartNumberingAfterBreak="0">
    <w:nsid w:val="5C9753C0"/>
    <w:multiLevelType w:val="hybridMultilevel"/>
    <w:tmpl w:val="7414821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60F438E3"/>
    <w:multiLevelType w:val="hybridMultilevel"/>
    <w:tmpl w:val="952C4B20"/>
    <w:lvl w:ilvl="0" w:tplc="C0C85DD8">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65221AEB"/>
    <w:multiLevelType w:val="multilevel"/>
    <w:tmpl w:val="876CD53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9B91D50"/>
    <w:multiLevelType w:val="hybridMultilevel"/>
    <w:tmpl w:val="57AE065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BE57431"/>
    <w:multiLevelType w:val="hybridMultilevel"/>
    <w:tmpl w:val="E8CC839C"/>
    <w:lvl w:ilvl="0" w:tplc="3AC0377C">
      <w:start w:val="1"/>
      <w:numFmt w:val="upperLetter"/>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34" w15:restartNumberingAfterBreak="0">
    <w:nsid w:val="71D254F8"/>
    <w:multiLevelType w:val="hybridMultilevel"/>
    <w:tmpl w:val="039006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3292DB2"/>
    <w:multiLevelType w:val="multilevel"/>
    <w:tmpl w:val="019AACF2"/>
    <w:name w:val="WW8Num102222"/>
    <w:styleLink w:val="StyleNumbered"/>
    <w:lvl w:ilvl="0">
      <w:start w:val="1"/>
      <w:numFmt w:val="decimal"/>
      <w:pStyle w:val="numberbullet"/>
      <w:lvlText w:val="%1."/>
      <w:lvlJc w:val="left"/>
      <w:pPr>
        <w:tabs>
          <w:tab w:val="num" w:pos="720"/>
        </w:tabs>
        <w:ind w:left="720" w:hanging="380"/>
      </w:pPr>
      <w:rPr>
        <w:rFonts w:hint="default"/>
        <w:sz w:val="24"/>
      </w:rPr>
    </w:lvl>
    <w:lvl w:ilvl="1">
      <w:start w:val="1"/>
      <w:numFmt w:val="lowerRoman"/>
      <w:pStyle w:val="Latinnumbering"/>
      <w:lvlText w:val="%2."/>
      <w:lvlJc w:val="left"/>
      <w:pPr>
        <w:tabs>
          <w:tab w:val="num" w:pos="1230"/>
        </w:tabs>
        <w:ind w:left="1230" w:hanging="379"/>
      </w:pPr>
      <w:rPr>
        <w:rFonts w:hint="default"/>
      </w:rPr>
    </w:lvl>
    <w:lvl w:ilvl="2">
      <w:start w:val="1"/>
      <w:numFmt w:val="lowerLetter"/>
      <w:pStyle w:val="Alphabetnumbering"/>
      <w:lvlText w:val="%3."/>
      <w:lvlJc w:val="right"/>
      <w:pPr>
        <w:tabs>
          <w:tab w:val="num" w:pos="1797"/>
        </w:tabs>
        <w:ind w:left="1797" w:hanging="379"/>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36" w15:restartNumberingAfterBreak="0">
    <w:nsid w:val="78D711F2"/>
    <w:multiLevelType w:val="hybridMultilevel"/>
    <w:tmpl w:val="B178D124"/>
    <w:lvl w:ilvl="0" w:tplc="E0FA90EC">
      <w:start w:val="1"/>
      <w:numFmt w:val="decimal"/>
      <w:lvlText w:val="%1."/>
      <w:lvlJc w:val="righ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9B972F7"/>
    <w:multiLevelType w:val="hybridMultilevel"/>
    <w:tmpl w:val="91B678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A6674B4"/>
    <w:multiLevelType w:val="multilevel"/>
    <w:tmpl w:val="019AACF2"/>
    <w:numStyleLink w:val="StyleNumbered"/>
  </w:abstractNum>
  <w:abstractNum w:abstractNumId="39" w15:restartNumberingAfterBreak="0">
    <w:nsid w:val="7A8A563D"/>
    <w:multiLevelType w:val="hybridMultilevel"/>
    <w:tmpl w:val="43207F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7AF0112E"/>
    <w:multiLevelType w:val="hybridMultilevel"/>
    <w:tmpl w:val="9B9ACC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5"/>
  </w:num>
  <w:num w:numId="2">
    <w:abstractNumId w:val="38"/>
  </w:num>
  <w:num w:numId="3">
    <w:abstractNumId w:val="19"/>
  </w:num>
  <w:num w:numId="4">
    <w:abstractNumId w:val="32"/>
  </w:num>
  <w:num w:numId="5">
    <w:abstractNumId w:val="37"/>
  </w:num>
  <w:num w:numId="6">
    <w:abstractNumId w:val="5"/>
  </w:num>
  <w:num w:numId="7">
    <w:abstractNumId w:val="24"/>
  </w:num>
  <w:num w:numId="8">
    <w:abstractNumId w:val="23"/>
  </w:num>
  <w:num w:numId="9">
    <w:abstractNumId w:val="14"/>
  </w:num>
  <w:num w:numId="10">
    <w:abstractNumId w:val="0"/>
  </w:num>
  <w:num w:numId="11">
    <w:abstractNumId w:val="15"/>
  </w:num>
  <w:num w:numId="12">
    <w:abstractNumId w:val="29"/>
  </w:num>
  <w:num w:numId="13">
    <w:abstractNumId w:val="25"/>
  </w:num>
  <w:num w:numId="14">
    <w:abstractNumId w:val="6"/>
  </w:num>
  <w:num w:numId="15">
    <w:abstractNumId w:val="33"/>
  </w:num>
  <w:num w:numId="16">
    <w:abstractNumId w:val="22"/>
  </w:num>
  <w:num w:numId="17">
    <w:abstractNumId w:val="17"/>
  </w:num>
  <w:num w:numId="18">
    <w:abstractNumId w:val="8"/>
  </w:num>
  <w:num w:numId="19">
    <w:abstractNumId w:val="4"/>
  </w:num>
  <w:num w:numId="20">
    <w:abstractNumId w:val="26"/>
  </w:num>
  <w:num w:numId="21">
    <w:abstractNumId w:val="20"/>
  </w:num>
  <w:num w:numId="22">
    <w:abstractNumId w:val="18"/>
  </w:num>
  <w:num w:numId="23">
    <w:abstractNumId w:val="13"/>
  </w:num>
  <w:num w:numId="24">
    <w:abstractNumId w:val="30"/>
  </w:num>
  <w:num w:numId="25">
    <w:abstractNumId w:val="3"/>
  </w:num>
  <w:num w:numId="26">
    <w:abstractNumId w:val="40"/>
  </w:num>
  <w:num w:numId="27">
    <w:abstractNumId w:val="39"/>
  </w:num>
  <w:num w:numId="28">
    <w:abstractNumId w:val="21"/>
  </w:num>
  <w:num w:numId="29">
    <w:abstractNumId w:val="9"/>
  </w:num>
  <w:num w:numId="30">
    <w:abstractNumId w:val="2"/>
  </w:num>
  <w:num w:numId="31">
    <w:abstractNumId w:val="27"/>
  </w:num>
  <w:num w:numId="32">
    <w:abstractNumId w:val="36"/>
  </w:num>
  <w:num w:numId="33">
    <w:abstractNumId w:val="34"/>
  </w:num>
  <w:num w:numId="34">
    <w:abstractNumId w:val="7"/>
  </w:num>
  <w:num w:numId="35">
    <w:abstractNumId w:val="31"/>
  </w:num>
  <w:num w:numId="36">
    <w:abstractNumId w:val="12"/>
  </w:num>
  <w:num w:numId="37">
    <w:abstractNumId w:val="11"/>
  </w:num>
  <w:num w:numId="38">
    <w:abstractNumId w:val="28"/>
  </w:num>
  <w:num w:numId="39">
    <w:abstractNumId w:val="1"/>
  </w:num>
  <w:num w:numId="40">
    <w:abstractNumId w:val="10"/>
  </w:num>
  <w:num w:numId="41">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ES" w:vendorID="64" w:dllVersion="6" w:nlCheck="1" w:checkStyle="0"/>
  <w:activeWritingStyle w:appName="MSWord" w:lang="en-US" w:vendorID="64" w:dllVersion="131078" w:nlCheck="1" w:checkStyle="1"/>
  <w:activeWritingStyle w:appName="MSWord" w:lang="es-ES" w:vendorID="64" w:dllVersion="131078" w:nlCheck="1" w:checkStyle="0"/>
  <w:proofState w:spelling="clean" w:grammar="clean"/>
  <w:defaultTabStop w:val="720"/>
  <w:hyphenationZone w:val="425"/>
  <w:characterSpacingControl w:val="doNotCompres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5C69"/>
    <w:rsid w:val="00000BDC"/>
    <w:rsid w:val="000031E5"/>
    <w:rsid w:val="00005909"/>
    <w:rsid w:val="00006D28"/>
    <w:rsid w:val="000131E7"/>
    <w:rsid w:val="0001555D"/>
    <w:rsid w:val="00015CD2"/>
    <w:rsid w:val="00016799"/>
    <w:rsid w:val="00021A19"/>
    <w:rsid w:val="0002265D"/>
    <w:rsid w:val="000240D3"/>
    <w:rsid w:val="00024705"/>
    <w:rsid w:val="0002750D"/>
    <w:rsid w:val="00030CD3"/>
    <w:rsid w:val="000324F5"/>
    <w:rsid w:val="00032A52"/>
    <w:rsid w:val="00032BEF"/>
    <w:rsid w:val="00041AB7"/>
    <w:rsid w:val="000424B5"/>
    <w:rsid w:val="00043279"/>
    <w:rsid w:val="000477F4"/>
    <w:rsid w:val="00047968"/>
    <w:rsid w:val="00050574"/>
    <w:rsid w:val="000554CE"/>
    <w:rsid w:val="00055A99"/>
    <w:rsid w:val="00061A22"/>
    <w:rsid w:val="000717F9"/>
    <w:rsid w:val="0007493F"/>
    <w:rsid w:val="00077552"/>
    <w:rsid w:val="00080EBD"/>
    <w:rsid w:val="000816DA"/>
    <w:rsid w:val="00083611"/>
    <w:rsid w:val="00084072"/>
    <w:rsid w:val="00084775"/>
    <w:rsid w:val="00085846"/>
    <w:rsid w:val="0009500B"/>
    <w:rsid w:val="000951AA"/>
    <w:rsid w:val="000951BA"/>
    <w:rsid w:val="000A02DB"/>
    <w:rsid w:val="000A06FD"/>
    <w:rsid w:val="000A1982"/>
    <w:rsid w:val="000A1E6E"/>
    <w:rsid w:val="000A285F"/>
    <w:rsid w:val="000A4AE0"/>
    <w:rsid w:val="000A54CD"/>
    <w:rsid w:val="000A61E2"/>
    <w:rsid w:val="000A668E"/>
    <w:rsid w:val="000A6B5B"/>
    <w:rsid w:val="000A7E20"/>
    <w:rsid w:val="000B06C1"/>
    <w:rsid w:val="000B09A0"/>
    <w:rsid w:val="000B2272"/>
    <w:rsid w:val="000B35F3"/>
    <w:rsid w:val="000B3C29"/>
    <w:rsid w:val="000B4328"/>
    <w:rsid w:val="000B588B"/>
    <w:rsid w:val="000C297A"/>
    <w:rsid w:val="000C49F9"/>
    <w:rsid w:val="000C6351"/>
    <w:rsid w:val="000C72BC"/>
    <w:rsid w:val="000C72C5"/>
    <w:rsid w:val="000D0714"/>
    <w:rsid w:val="000E0921"/>
    <w:rsid w:val="000E14C2"/>
    <w:rsid w:val="000E674F"/>
    <w:rsid w:val="000E6789"/>
    <w:rsid w:val="000E77D8"/>
    <w:rsid w:val="000F0B75"/>
    <w:rsid w:val="000F2E87"/>
    <w:rsid w:val="000F40A8"/>
    <w:rsid w:val="00101464"/>
    <w:rsid w:val="00110BC4"/>
    <w:rsid w:val="00115ED9"/>
    <w:rsid w:val="00116ED1"/>
    <w:rsid w:val="00131920"/>
    <w:rsid w:val="00132688"/>
    <w:rsid w:val="00132D35"/>
    <w:rsid w:val="00135A98"/>
    <w:rsid w:val="00137205"/>
    <w:rsid w:val="0013737C"/>
    <w:rsid w:val="00140210"/>
    <w:rsid w:val="00140DCA"/>
    <w:rsid w:val="00141976"/>
    <w:rsid w:val="001435BE"/>
    <w:rsid w:val="00144FC3"/>
    <w:rsid w:val="00145BEA"/>
    <w:rsid w:val="00152B2C"/>
    <w:rsid w:val="00153C57"/>
    <w:rsid w:val="001554E4"/>
    <w:rsid w:val="00157687"/>
    <w:rsid w:val="00167103"/>
    <w:rsid w:val="00171834"/>
    <w:rsid w:val="00171CFC"/>
    <w:rsid w:val="00172961"/>
    <w:rsid w:val="0017695B"/>
    <w:rsid w:val="00176D0D"/>
    <w:rsid w:val="0018079A"/>
    <w:rsid w:val="00180BC1"/>
    <w:rsid w:val="00190055"/>
    <w:rsid w:val="00191D12"/>
    <w:rsid w:val="0019325C"/>
    <w:rsid w:val="00193D07"/>
    <w:rsid w:val="001963B4"/>
    <w:rsid w:val="001A2688"/>
    <w:rsid w:val="001A2E71"/>
    <w:rsid w:val="001A41F6"/>
    <w:rsid w:val="001A79CC"/>
    <w:rsid w:val="001C1D11"/>
    <w:rsid w:val="001C4909"/>
    <w:rsid w:val="001E2846"/>
    <w:rsid w:val="001E3413"/>
    <w:rsid w:val="001E637F"/>
    <w:rsid w:val="001E687C"/>
    <w:rsid w:val="001E71AE"/>
    <w:rsid w:val="001F2547"/>
    <w:rsid w:val="001F2E49"/>
    <w:rsid w:val="001F6B7C"/>
    <w:rsid w:val="00200695"/>
    <w:rsid w:val="00201A5C"/>
    <w:rsid w:val="00204326"/>
    <w:rsid w:val="0020481B"/>
    <w:rsid w:val="00207464"/>
    <w:rsid w:val="00207D2E"/>
    <w:rsid w:val="00213207"/>
    <w:rsid w:val="00213B0A"/>
    <w:rsid w:val="002170ED"/>
    <w:rsid w:val="00217C98"/>
    <w:rsid w:val="00217EF2"/>
    <w:rsid w:val="00221862"/>
    <w:rsid w:val="00221A23"/>
    <w:rsid w:val="00222057"/>
    <w:rsid w:val="00224E19"/>
    <w:rsid w:val="002262F1"/>
    <w:rsid w:val="00234834"/>
    <w:rsid w:val="00234C49"/>
    <w:rsid w:val="0024108B"/>
    <w:rsid w:val="00242F62"/>
    <w:rsid w:val="00243065"/>
    <w:rsid w:val="00245BBA"/>
    <w:rsid w:val="002460E8"/>
    <w:rsid w:val="00246EB0"/>
    <w:rsid w:val="00251BB5"/>
    <w:rsid w:val="00251E81"/>
    <w:rsid w:val="00252124"/>
    <w:rsid w:val="00252F4D"/>
    <w:rsid w:val="00257090"/>
    <w:rsid w:val="0026031A"/>
    <w:rsid w:val="002643F6"/>
    <w:rsid w:val="002665FB"/>
    <w:rsid w:val="00270C1F"/>
    <w:rsid w:val="0027338F"/>
    <w:rsid w:val="00275B00"/>
    <w:rsid w:val="00275D7A"/>
    <w:rsid w:val="002772F4"/>
    <w:rsid w:val="00283941"/>
    <w:rsid w:val="002850BF"/>
    <w:rsid w:val="00285203"/>
    <w:rsid w:val="002862B3"/>
    <w:rsid w:val="002925FA"/>
    <w:rsid w:val="00292F1B"/>
    <w:rsid w:val="00294876"/>
    <w:rsid w:val="00295FEA"/>
    <w:rsid w:val="002A48AA"/>
    <w:rsid w:val="002B05B5"/>
    <w:rsid w:val="002B123C"/>
    <w:rsid w:val="002B1BC5"/>
    <w:rsid w:val="002B1D99"/>
    <w:rsid w:val="002B43E9"/>
    <w:rsid w:val="002B4537"/>
    <w:rsid w:val="002B6E8E"/>
    <w:rsid w:val="002C11D2"/>
    <w:rsid w:val="002C629C"/>
    <w:rsid w:val="002C6653"/>
    <w:rsid w:val="002D122F"/>
    <w:rsid w:val="002D2C3A"/>
    <w:rsid w:val="002D3BBC"/>
    <w:rsid w:val="002D57AB"/>
    <w:rsid w:val="002E0F9E"/>
    <w:rsid w:val="002E3000"/>
    <w:rsid w:val="002E45A7"/>
    <w:rsid w:val="002E5EAE"/>
    <w:rsid w:val="002E6313"/>
    <w:rsid w:val="002F2C85"/>
    <w:rsid w:val="00300388"/>
    <w:rsid w:val="00300FDA"/>
    <w:rsid w:val="00301CD4"/>
    <w:rsid w:val="003028B5"/>
    <w:rsid w:val="003039F6"/>
    <w:rsid w:val="00305979"/>
    <w:rsid w:val="00305A39"/>
    <w:rsid w:val="00306161"/>
    <w:rsid w:val="0030743F"/>
    <w:rsid w:val="003074A4"/>
    <w:rsid w:val="00311F8C"/>
    <w:rsid w:val="003166AD"/>
    <w:rsid w:val="00317408"/>
    <w:rsid w:val="003252C0"/>
    <w:rsid w:val="0032705B"/>
    <w:rsid w:val="003271B4"/>
    <w:rsid w:val="0032765C"/>
    <w:rsid w:val="003276C8"/>
    <w:rsid w:val="00330C11"/>
    <w:rsid w:val="003324A5"/>
    <w:rsid w:val="003324F2"/>
    <w:rsid w:val="003337A0"/>
    <w:rsid w:val="0034493D"/>
    <w:rsid w:val="00347CBD"/>
    <w:rsid w:val="00351C42"/>
    <w:rsid w:val="00360960"/>
    <w:rsid w:val="00361FA1"/>
    <w:rsid w:val="00363D1E"/>
    <w:rsid w:val="0036421C"/>
    <w:rsid w:val="0036685D"/>
    <w:rsid w:val="00372104"/>
    <w:rsid w:val="00372835"/>
    <w:rsid w:val="0037518B"/>
    <w:rsid w:val="00375FDD"/>
    <w:rsid w:val="00376290"/>
    <w:rsid w:val="00376436"/>
    <w:rsid w:val="00376C2C"/>
    <w:rsid w:val="00382D7A"/>
    <w:rsid w:val="003844C6"/>
    <w:rsid w:val="00386A35"/>
    <w:rsid w:val="00386BA3"/>
    <w:rsid w:val="00387D1B"/>
    <w:rsid w:val="0039400C"/>
    <w:rsid w:val="0039526E"/>
    <w:rsid w:val="00397CA9"/>
    <w:rsid w:val="003A3125"/>
    <w:rsid w:val="003A3352"/>
    <w:rsid w:val="003A5438"/>
    <w:rsid w:val="003A5E7F"/>
    <w:rsid w:val="003B31C8"/>
    <w:rsid w:val="003B48FC"/>
    <w:rsid w:val="003B7BED"/>
    <w:rsid w:val="003C3E8B"/>
    <w:rsid w:val="003C601B"/>
    <w:rsid w:val="003C7044"/>
    <w:rsid w:val="003D17AE"/>
    <w:rsid w:val="003D7685"/>
    <w:rsid w:val="003D7F8E"/>
    <w:rsid w:val="003E0DBE"/>
    <w:rsid w:val="003E53B5"/>
    <w:rsid w:val="003E5F9E"/>
    <w:rsid w:val="003F1133"/>
    <w:rsid w:val="003F1429"/>
    <w:rsid w:val="003F33EE"/>
    <w:rsid w:val="00400696"/>
    <w:rsid w:val="004014C0"/>
    <w:rsid w:val="00402D0E"/>
    <w:rsid w:val="004062B4"/>
    <w:rsid w:val="00410F30"/>
    <w:rsid w:val="00413358"/>
    <w:rsid w:val="004149E7"/>
    <w:rsid w:val="00415D03"/>
    <w:rsid w:val="0041722C"/>
    <w:rsid w:val="00420652"/>
    <w:rsid w:val="00422BA2"/>
    <w:rsid w:val="00422E41"/>
    <w:rsid w:val="004324EE"/>
    <w:rsid w:val="004338CB"/>
    <w:rsid w:val="00433E37"/>
    <w:rsid w:val="00434ACF"/>
    <w:rsid w:val="00437B3C"/>
    <w:rsid w:val="004414C0"/>
    <w:rsid w:val="00443112"/>
    <w:rsid w:val="00443B06"/>
    <w:rsid w:val="00444C6F"/>
    <w:rsid w:val="0044569F"/>
    <w:rsid w:val="004505B3"/>
    <w:rsid w:val="004517BA"/>
    <w:rsid w:val="004533FC"/>
    <w:rsid w:val="00453435"/>
    <w:rsid w:val="00453A70"/>
    <w:rsid w:val="00455F2C"/>
    <w:rsid w:val="0047513A"/>
    <w:rsid w:val="00475858"/>
    <w:rsid w:val="00476AD6"/>
    <w:rsid w:val="00480E85"/>
    <w:rsid w:val="00485035"/>
    <w:rsid w:val="00486282"/>
    <w:rsid w:val="004914AE"/>
    <w:rsid w:val="0049318B"/>
    <w:rsid w:val="00493AD0"/>
    <w:rsid w:val="00495EC1"/>
    <w:rsid w:val="00497768"/>
    <w:rsid w:val="004977E0"/>
    <w:rsid w:val="004A4147"/>
    <w:rsid w:val="004A42AA"/>
    <w:rsid w:val="004A6E76"/>
    <w:rsid w:val="004B3587"/>
    <w:rsid w:val="004C0695"/>
    <w:rsid w:val="004C06FF"/>
    <w:rsid w:val="004C1011"/>
    <w:rsid w:val="004C5E16"/>
    <w:rsid w:val="004D0321"/>
    <w:rsid w:val="004D27F0"/>
    <w:rsid w:val="004D4C77"/>
    <w:rsid w:val="004D66F0"/>
    <w:rsid w:val="004E10BC"/>
    <w:rsid w:val="004E2B48"/>
    <w:rsid w:val="004E4031"/>
    <w:rsid w:val="004F2992"/>
    <w:rsid w:val="004F4881"/>
    <w:rsid w:val="004F7614"/>
    <w:rsid w:val="00501D3C"/>
    <w:rsid w:val="00503BEC"/>
    <w:rsid w:val="005043DA"/>
    <w:rsid w:val="0050489F"/>
    <w:rsid w:val="00507733"/>
    <w:rsid w:val="005115A2"/>
    <w:rsid w:val="00520AC7"/>
    <w:rsid w:val="00524FB8"/>
    <w:rsid w:val="00530AE8"/>
    <w:rsid w:val="00531BC9"/>
    <w:rsid w:val="00531E01"/>
    <w:rsid w:val="005370C6"/>
    <w:rsid w:val="00540F39"/>
    <w:rsid w:val="00541314"/>
    <w:rsid w:val="0054185E"/>
    <w:rsid w:val="00557B5E"/>
    <w:rsid w:val="0056143C"/>
    <w:rsid w:val="00561591"/>
    <w:rsid w:val="00563256"/>
    <w:rsid w:val="00565C06"/>
    <w:rsid w:val="00574555"/>
    <w:rsid w:val="0057617D"/>
    <w:rsid w:val="00576AD7"/>
    <w:rsid w:val="00581284"/>
    <w:rsid w:val="00582104"/>
    <w:rsid w:val="00582238"/>
    <w:rsid w:val="005825B9"/>
    <w:rsid w:val="00585525"/>
    <w:rsid w:val="00592E32"/>
    <w:rsid w:val="00593236"/>
    <w:rsid w:val="00595913"/>
    <w:rsid w:val="005A11EE"/>
    <w:rsid w:val="005A16AF"/>
    <w:rsid w:val="005A1E73"/>
    <w:rsid w:val="005A3F87"/>
    <w:rsid w:val="005A644E"/>
    <w:rsid w:val="005A71F8"/>
    <w:rsid w:val="005B21F3"/>
    <w:rsid w:val="005B399A"/>
    <w:rsid w:val="005C37C1"/>
    <w:rsid w:val="005C3A51"/>
    <w:rsid w:val="005C643C"/>
    <w:rsid w:val="005D1D99"/>
    <w:rsid w:val="005D4A01"/>
    <w:rsid w:val="005D580D"/>
    <w:rsid w:val="005D7AEB"/>
    <w:rsid w:val="005D7D54"/>
    <w:rsid w:val="005E15B4"/>
    <w:rsid w:val="005E18AA"/>
    <w:rsid w:val="005E43DB"/>
    <w:rsid w:val="005F6195"/>
    <w:rsid w:val="005F689A"/>
    <w:rsid w:val="0060252F"/>
    <w:rsid w:val="00605622"/>
    <w:rsid w:val="00605977"/>
    <w:rsid w:val="00606775"/>
    <w:rsid w:val="00612579"/>
    <w:rsid w:val="0062060B"/>
    <w:rsid w:val="0062171B"/>
    <w:rsid w:val="00622E37"/>
    <w:rsid w:val="00634067"/>
    <w:rsid w:val="00637A1F"/>
    <w:rsid w:val="00640393"/>
    <w:rsid w:val="006431C1"/>
    <w:rsid w:val="006454FE"/>
    <w:rsid w:val="00646876"/>
    <w:rsid w:val="00647D1C"/>
    <w:rsid w:val="0065116D"/>
    <w:rsid w:val="0065458E"/>
    <w:rsid w:val="006574C2"/>
    <w:rsid w:val="00660451"/>
    <w:rsid w:val="00660DDA"/>
    <w:rsid w:val="006633AF"/>
    <w:rsid w:val="006645D3"/>
    <w:rsid w:val="0067165E"/>
    <w:rsid w:val="006762A8"/>
    <w:rsid w:val="006777CD"/>
    <w:rsid w:val="0068620E"/>
    <w:rsid w:val="00687ECA"/>
    <w:rsid w:val="00690518"/>
    <w:rsid w:val="0069058F"/>
    <w:rsid w:val="0069213E"/>
    <w:rsid w:val="006A04DC"/>
    <w:rsid w:val="006A5F32"/>
    <w:rsid w:val="006A71A5"/>
    <w:rsid w:val="006B09A4"/>
    <w:rsid w:val="006B39C6"/>
    <w:rsid w:val="006B4134"/>
    <w:rsid w:val="006B68DF"/>
    <w:rsid w:val="006C02CE"/>
    <w:rsid w:val="006C0842"/>
    <w:rsid w:val="006C2AFF"/>
    <w:rsid w:val="006C492A"/>
    <w:rsid w:val="006D09EE"/>
    <w:rsid w:val="006D0B0C"/>
    <w:rsid w:val="006D671B"/>
    <w:rsid w:val="006D7BA7"/>
    <w:rsid w:val="006E1026"/>
    <w:rsid w:val="006E48DD"/>
    <w:rsid w:val="006E7128"/>
    <w:rsid w:val="006E79B5"/>
    <w:rsid w:val="006F0D9F"/>
    <w:rsid w:val="006F1111"/>
    <w:rsid w:val="006F3236"/>
    <w:rsid w:val="006F3418"/>
    <w:rsid w:val="00703192"/>
    <w:rsid w:val="00704014"/>
    <w:rsid w:val="007047CB"/>
    <w:rsid w:val="00706781"/>
    <w:rsid w:val="00706AAA"/>
    <w:rsid w:val="00710A7A"/>
    <w:rsid w:val="00711277"/>
    <w:rsid w:val="00715AF7"/>
    <w:rsid w:val="00715BE3"/>
    <w:rsid w:val="0072032E"/>
    <w:rsid w:val="00721931"/>
    <w:rsid w:val="00723152"/>
    <w:rsid w:val="0072551A"/>
    <w:rsid w:val="007267EC"/>
    <w:rsid w:val="00726E09"/>
    <w:rsid w:val="00730618"/>
    <w:rsid w:val="00732378"/>
    <w:rsid w:val="007331B9"/>
    <w:rsid w:val="007341A1"/>
    <w:rsid w:val="00736A68"/>
    <w:rsid w:val="00737324"/>
    <w:rsid w:val="00737EB4"/>
    <w:rsid w:val="0075647E"/>
    <w:rsid w:val="00756D3A"/>
    <w:rsid w:val="00761607"/>
    <w:rsid w:val="007626F2"/>
    <w:rsid w:val="007669C2"/>
    <w:rsid w:val="00770E80"/>
    <w:rsid w:val="007718E4"/>
    <w:rsid w:val="0077345C"/>
    <w:rsid w:val="00780506"/>
    <w:rsid w:val="00780D4C"/>
    <w:rsid w:val="0078356C"/>
    <w:rsid w:val="00783785"/>
    <w:rsid w:val="00783935"/>
    <w:rsid w:val="007863D9"/>
    <w:rsid w:val="00786DFE"/>
    <w:rsid w:val="007871C9"/>
    <w:rsid w:val="007935A0"/>
    <w:rsid w:val="00793ABE"/>
    <w:rsid w:val="007945A9"/>
    <w:rsid w:val="007960CA"/>
    <w:rsid w:val="007A1D5F"/>
    <w:rsid w:val="007A220C"/>
    <w:rsid w:val="007B24C2"/>
    <w:rsid w:val="007B3191"/>
    <w:rsid w:val="007B4647"/>
    <w:rsid w:val="007B56C9"/>
    <w:rsid w:val="007C183C"/>
    <w:rsid w:val="007C684C"/>
    <w:rsid w:val="007C6EE2"/>
    <w:rsid w:val="007C775F"/>
    <w:rsid w:val="007C7EC5"/>
    <w:rsid w:val="007D0D1B"/>
    <w:rsid w:val="007D4E39"/>
    <w:rsid w:val="007D52C4"/>
    <w:rsid w:val="007E1269"/>
    <w:rsid w:val="007E17B8"/>
    <w:rsid w:val="007E1A36"/>
    <w:rsid w:val="007E1B76"/>
    <w:rsid w:val="007E4C9E"/>
    <w:rsid w:val="007E5091"/>
    <w:rsid w:val="007E74E9"/>
    <w:rsid w:val="007E7F15"/>
    <w:rsid w:val="007F78C0"/>
    <w:rsid w:val="008006FB"/>
    <w:rsid w:val="00800804"/>
    <w:rsid w:val="00803D15"/>
    <w:rsid w:val="00804FB6"/>
    <w:rsid w:val="0080645D"/>
    <w:rsid w:val="00810129"/>
    <w:rsid w:val="00811615"/>
    <w:rsid w:val="00816B87"/>
    <w:rsid w:val="008173BD"/>
    <w:rsid w:val="008206AC"/>
    <w:rsid w:val="008252EA"/>
    <w:rsid w:val="00833811"/>
    <w:rsid w:val="00833D6B"/>
    <w:rsid w:val="00834196"/>
    <w:rsid w:val="008369DB"/>
    <w:rsid w:val="0083744B"/>
    <w:rsid w:val="00840F84"/>
    <w:rsid w:val="00841571"/>
    <w:rsid w:val="00842E3B"/>
    <w:rsid w:val="00843459"/>
    <w:rsid w:val="008550FA"/>
    <w:rsid w:val="00861CBC"/>
    <w:rsid w:val="00862BE9"/>
    <w:rsid w:val="0086407E"/>
    <w:rsid w:val="00864285"/>
    <w:rsid w:val="00870B6A"/>
    <w:rsid w:val="008748CA"/>
    <w:rsid w:val="008765B3"/>
    <w:rsid w:val="00876E10"/>
    <w:rsid w:val="0088020D"/>
    <w:rsid w:val="00881A5F"/>
    <w:rsid w:val="008841C5"/>
    <w:rsid w:val="008846BB"/>
    <w:rsid w:val="00885BF4"/>
    <w:rsid w:val="00891AC2"/>
    <w:rsid w:val="008A0584"/>
    <w:rsid w:val="008A3BB3"/>
    <w:rsid w:val="008A50D6"/>
    <w:rsid w:val="008A511A"/>
    <w:rsid w:val="008A59FB"/>
    <w:rsid w:val="008A5C95"/>
    <w:rsid w:val="008B0003"/>
    <w:rsid w:val="008B1FCD"/>
    <w:rsid w:val="008B2826"/>
    <w:rsid w:val="008B444B"/>
    <w:rsid w:val="008B5380"/>
    <w:rsid w:val="008B635E"/>
    <w:rsid w:val="008C042F"/>
    <w:rsid w:val="008C26CA"/>
    <w:rsid w:val="008D3433"/>
    <w:rsid w:val="008D4B7D"/>
    <w:rsid w:val="008D5349"/>
    <w:rsid w:val="008D7DE5"/>
    <w:rsid w:val="008E3679"/>
    <w:rsid w:val="008E59DD"/>
    <w:rsid w:val="008E6482"/>
    <w:rsid w:val="008E69F3"/>
    <w:rsid w:val="008E7813"/>
    <w:rsid w:val="008F62B2"/>
    <w:rsid w:val="0090111C"/>
    <w:rsid w:val="00901D65"/>
    <w:rsid w:val="00903761"/>
    <w:rsid w:val="00904102"/>
    <w:rsid w:val="0090646C"/>
    <w:rsid w:val="00906F2D"/>
    <w:rsid w:val="0091389C"/>
    <w:rsid w:val="009155DE"/>
    <w:rsid w:val="00916393"/>
    <w:rsid w:val="00920582"/>
    <w:rsid w:val="009215F9"/>
    <w:rsid w:val="00923DE1"/>
    <w:rsid w:val="00927561"/>
    <w:rsid w:val="009343BE"/>
    <w:rsid w:val="00934EFF"/>
    <w:rsid w:val="00937F6D"/>
    <w:rsid w:val="00946294"/>
    <w:rsid w:val="00947B6C"/>
    <w:rsid w:val="00950BCD"/>
    <w:rsid w:val="0095187C"/>
    <w:rsid w:val="00952C2D"/>
    <w:rsid w:val="00955B51"/>
    <w:rsid w:val="0095670C"/>
    <w:rsid w:val="00957368"/>
    <w:rsid w:val="0096235B"/>
    <w:rsid w:val="0096243F"/>
    <w:rsid w:val="0096377D"/>
    <w:rsid w:val="00963AFB"/>
    <w:rsid w:val="00964DFF"/>
    <w:rsid w:val="00964F9F"/>
    <w:rsid w:val="00964FB0"/>
    <w:rsid w:val="00974E5B"/>
    <w:rsid w:val="00975EE2"/>
    <w:rsid w:val="00976155"/>
    <w:rsid w:val="00980D6A"/>
    <w:rsid w:val="00983A81"/>
    <w:rsid w:val="00983B77"/>
    <w:rsid w:val="00984768"/>
    <w:rsid w:val="00986688"/>
    <w:rsid w:val="00986CDB"/>
    <w:rsid w:val="00991029"/>
    <w:rsid w:val="00995AD1"/>
    <w:rsid w:val="00997A2F"/>
    <w:rsid w:val="009A14A3"/>
    <w:rsid w:val="009A3AD8"/>
    <w:rsid w:val="009A4076"/>
    <w:rsid w:val="009A520F"/>
    <w:rsid w:val="009B166D"/>
    <w:rsid w:val="009B567B"/>
    <w:rsid w:val="009B5935"/>
    <w:rsid w:val="009B6B83"/>
    <w:rsid w:val="009C2989"/>
    <w:rsid w:val="009C2BB2"/>
    <w:rsid w:val="009C2F61"/>
    <w:rsid w:val="009D2AD8"/>
    <w:rsid w:val="009D33E2"/>
    <w:rsid w:val="009D389B"/>
    <w:rsid w:val="009D4548"/>
    <w:rsid w:val="009D707D"/>
    <w:rsid w:val="009E2AF6"/>
    <w:rsid w:val="009E2BE9"/>
    <w:rsid w:val="009E5877"/>
    <w:rsid w:val="009E5FB5"/>
    <w:rsid w:val="009E5FCA"/>
    <w:rsid w:val="009E63A3"/>
    <w:rsid w:val="009E7B12"/>
    <w:rsid w:val="009E7C23"/>
    <w:rsid w:val="009F2298"/>
    <w:rsid w:val="009F5ED3"/>
    <w:rsid w:val="009F6AE9"/>
    <w:rsid w:val="009F7642"/>
    <w:rsid w:val="00A0240A"/>
    <w:rsid w:val="00A03131"/>
    <w:rsid w:val="00A0407C"/>
    <w:rsid w:val="00A04B89"/>
    <w:rsid w:val="00A05038"/>
    <w:rsid w:val="00A13720"/>
    <w:rsid w:val="00A160B0"/>
    <w:rsid w:val="00A16D33"/>
    <w:rsid w:val="00A1782A"/>
    <w:rsid w:val="00A2112F"/>
    <w:rsid w:val="00A23002"/>
    <w:rsid w:val="00A30321"/>
    <w:rsid w:val="00A410FB"/>
    <w:rsid w:val="00A41793"/>
    <w:rsid w:val="00A43553"/>
    <w:rsid w:val="00A47243"/>
    <w:rsid w:val="00A5164A"/>
    <w:rsid w:val="00A568BF"/>
    <w:rsid w:val="00A61BD3"/>
    <w:rsid w:val="00A66418"/>
    <w:rsid w:val="00A672D6"/>
    <w:rsid w:val="00A71330"/>
    <w:rsid w:val="00A72A42"/>
    <w:rsid w:val="00A72BB8"/>
    <w:rsid w:val="00A74C09"/>
    <w:rsid w:val="00A81981"/>
    <w:rsid w:val="00A81F67"/>
    <w:rsid w:val="00A860B1"/>
    <w:rsid w:val="00A9086C"/>
    <w:rsid w:val="00A91B22"/>
    <w:rsid w:val="00A9706A"/>
    <w:rsid w:val="00A977CB"/>
    <w:rsid w:val="00AA09E3"/>
    <w:rsid w:val="00AB0142"/>
    <w:rsid w:val="00AB03EB"/>
    <w:rsid w:val="00AC2216"/>
    <w:rsid w:val="00AC299B"/>
    <w:rsid w:val="00AC2AA6"/>
    <w:rsid w:val="00AC322A"/>
    <w:rsid w:val="00AC687A"/>
    <w:rsid w:val="00AD313A"/>
    <w:rsid w:val="00AD6C8E"/>
    <w:rsid w:val="00AE0A3D"/>
    <w:rsid w:val="00AE0FD0"/>
    <w:rsid w:val="00AE1DA1"/>
    <w:rsid w:val="00AE64F0"/>
    <w:rsid w:val="00AE7444"/>
    <w:rsid w:val="00AF0D00"/>
    <w:rsid w:val="00AF486C"/>
    <w:rsid w:val="00AF67B7"/>
    <w:rsid w:val="00B0064F"/>
    <w:rsid w:val="00B0135A"/>
    <w:rsid w:val="00B073EF"/>
    <w:rsid w:val="00B1189F"/>
    <w:rsid w:val="00B11E2C"/>
    <w:rsid w:val="00B1419B"/>
    <w:rsid w:val="00B15CDA"/>
    <w:rsid w:val="00B1692D"/>
    <w:rsid w:val="00B169BA"/>
    <w:rsid w:val="00B20C27"/>
    <w:rsid w:val="00B21857"/>
    <w:rsid w:val="00B23F3B"/>
    <w:rsid w:val="00B26AEC"/>
    <w:rsid w:val="00B27DCD"/>
    <w:rsid w:val="00B31B71"/>
    <w:rsid w:val="00B32B92"/>
    <w:rsid w:val="00B34597"/>
    <w:rsid w:val="00B35566"/>
    <w:rsid w:val="00B403E0"/>
    <w:rsid w:val="00B40B3B"/>
    <w:rsid w:val="00B4352B"/>
    <w:rsid w:val="00B44CB5"/>
    <w:rsid w:val="00B45D36"/>
    <w:rsid w:val="00B50AE7"/>
    <w:rsid w:val="00B52565"/>
    <w:rsid w:val="00B527EF"/>
    <w:rsid w:val="00B656C8"/>
    <w:rsid w:val="00B66D52"/>
    <w:rsid w:val="00B71B7F"/>
    <w:rsid w:val="00B76B7B"/>
    <w:rsid w:val="00B81847"/>
    <w:rsid w:val="00B820F8"/>
    <w:rsid w:val="00B83DD2"/>
    <w:rsid w:val="00B853FF"/>
    <w:rsid w:val="00B866DD"/>
    <w:rsid w:val="00B86781"/>
    <w:rsid w:val="00B8685D"/>
    <w:rsid w:val="00B87291"/>
    <w:rsid w:val="00B92855"/>
    <w:rsid w:val="00B932BA"/>
    <w:rsid w:val="00B96F65"/>
    <w:rsid w:val="00BA2807"/>
    <w:rsid w:val="00BA2F0E"/>
    <w:rsid w:val="00BA453E"/>
    <w:rsid w:val="00BA5AFC"/>
    <w:rsid w:val="00BA6706"/>
    <w:rsid w:val="00BB1B3C"/>
    <w:rsid w:val="00BB1BDC"/>
    <w:rsid w:val="00BB1D41"/>
    <w:rsid w:val="00BB28CE"/>
    <w:rsid w:val="00BB743E"/>
    <w:rsid w:val="00BC045C"/>
    <w:rsid w:val="00BC1516"/>
    <w:rsid w:val="00BC1B5C"/>
    <w:rsid w:val="00BC25D4"/>
    <w:rsid w:val="00BC2FB9"/>
    <w:rsid w:val="00BC3F66"/>
    <w:rsid w:val="00BC53C6"/>
    <w:rsid w:val="00BC6FD3"/>
    <w:rsid w:val="00BC7F9F"/>
    <w:rsid w:val="00BD09CB"/>
    <w:rsid w:val="00BD1186"/>
    <w:rsid w:val="00BD1788"/>
    <w:rsid w:val="00BD179E"/>
    <w:rsid w:val="00BD3526"/>
    <w:rsid w:val="00BE1BC3"/>
    <w:rsid w:val="00BE3FFD"/>
    <w:rsid w:val="00BE7B21"/>
    <w:rsid w:val="00BF0AD8"/>
    <w:rsid w:val="00BF3247"/>
    <w:rsid w:val="00BF5498"/>
    <w:rsid w:val="00C018DA"/>
    <w:rsid w:val="00C02AD7"/>
    <w:rsid w:val="00C06243"/>
    <w:rsid w:val="00C10C78"/>
    <w:rsid w:val="00C14753"/>
    <w:rsid w:val="00C156A5"/>
    <w:rsid w:val="00C203A1"/>
    <w:rsid w:val="00C2429F"/>
    <w:rsid w:val="00C273F9"/>
    <w:rsid w:val="00C32A4C"/>
    <w:rsid w:val="00C33F75"/>
    <w:rsid w:val="00C35025"/>
    <w:rsid w:val="00C4152C"/>
    <w:rsid w:val="00C43124"/>
    <w:rsid w:val="00C43A8C"/>
    <w:rsid w:val="00C43B2F"/>
    <w:rsid w:val="00C479B0"/>
    <w:rsid w:val="00C53B17"/>
    <w:rsid w:val="00C6064F"/>
    <w:rsid w:val="00C74993"/>
    <w:rsid w:val="00C75CFC"/>
    <w:rsid w:val="00C812B9"/>
    <w:rsid w:val="00C86515"/>
    <w:rsid w:val="00C86ED4"/>
    <w:rsid w:val="00C977D6"/>
    <w:rsid w:val="00CA0D67"/>
    <w:rsid w:val="00CA28C6"/>
    <w:rsid w:val="00CA41B0"/>
    <w:rsid w:val="00CA55F3"/>
    <w:rsid w:val="00CA5CE7"/>
    <w:rsid w:val="00CB319A"/>
    <w:rsid w:val="00CB3505"/>
    <w:rsid w:val="00CB3C4F"/>
    <w:rsid w:val="00CC3F1A"/>
    <w:rsid w:val="00CD05E9"/>
    <w:rsid w:val="00CD0630"/>
    <w:rsid w:val="00CD25F0"/>
    <w:rsid w:val="00CE1E64"/>
    <w:rsid w:val="00CE2483"/>
    <w:rsid w:val="00CE24D3"/>
    <w:rsid w:val="00CE2BB5"/>
    <w:rsid w:val="00CE333C"/>
    <w:rsid w:val="00CF021C"/>
    <w:rsid w:val="00CF14EE"/>
    <w:rsid w:val="00CF177D"/>
    <w:rsid w:val="00CF4019"/>
    <w:rsid w:val="00CF6BE4"/>
    <w:rsid w:val="00D039BF"/>
    <w:rsid w:val="00D03F11"/>
    <w:rsid w:val="00D04746"/>
    <w:rsid w:val="00D049C6"/>
    <w:rsid w:val="00D07439"/>
    <w:rsid w:val="00D110D6"/>
    <w:rsid w:val="00D12A93"/>
    <w:rsid w:val="00D139CC"/>
    <w:rsid w:val="00D15CFF"/>
    <w:rsid w:val="00D2096E"/>
    <w:rsid w:val="00D22AD5"/>
    <w:rsid w:val="00D22AEA"/>
    <w:rsid w:val="00D24C4D"/>
    <w:rsid w:val="00D24D84"/>
    <w:rsid w:val="00D2783F"/>
    <w:rsid w:val="00D30D68"/>
    <w:rsid w:val="00D3691C"/>
    <w:rsid w:val="00D410A6"/>
    <w:rsid w:val="00D43324"/>
    <w:rsid w:val="00D4440A"/>
    <w:rsid w:val="00D46FDF"/>
    <w:rsid w:val="00D50DCF"/>
    <w:rsid w:val="00D536E4"/>
    <w:rsid w:val="00D56369"/>
    <w:rsid w:val="00D66EC6"/>
    <w:rsid w:val="00D70601"/>
    <w:rsid w:val="00D72C52"/>
    <w:rsid w:val="00D81A85"/>
    <w:rsid w:val="00D81ECB"/>
    <w:rsid w:val="00D8377F"/>
    <w:rsid w:val="00D84052"/>
    <w:rsid w:val="00D852BC"/>
    <w:rsid w:val="00D87092"/>
    <w:rsid w:val="00D92EE0"/>
    <w:rsid w:val="00D96B1A"/>
    <w:rsid w:val="00D9757A"/>
    <w:rsid w:val="00DA1A5D"/>
    <w:rsid w:val="00DA5C69"/>
    <w:rsid w:val="00DA6A00"/>
    <w:rsid w:val="00DA6C70"/>
    <w:rsid w:val="00DB4670"/>
    <w:rsid w:val="00DB6B78"/>
    <w:rsid w:val="00DC22F0"/>
    <w:rsid w:val="00DC27C1"/>
    <w:rsid w:val="00DC6D76"/>
    <w:rsid w:val="00DD304D"/>
    <w:rsid w:val="00DD361B"/>
    <w:rsid w:val="00DD3E1A"/>
    <w:rsid w:val="00DD6640"/>
    <w:rsid w:val="00DD7D2F"/>
    <w:rsid w:val="00DE1C3C"/>
    <w:rsid w:val="00DE56D1"/>
    <w:rsid w:val="00DF0B8F"/>
    <w:rsid w:val="00DF1A04"/>
    <w:rsid w:val="00DF2E62"/>
    <w:rsid w:val="00DF6856"/>
    <w:rsid w:val="00E01770"/>
    <w:rsid w:val="00E02D6F"/>
    <w:rsid w:val="00E03231"/>
    <w:rsid w:val="00E03EEE"/>
    <w:rsid w:val="00E05423"/>
    <w:rsid w:val="00E06425"/>
    <w:rsid w:val="00E13054"/>
    <w:rsid w:val="00E177AD"/>
    <w:rsid w:val="00E23992"/>
    <w:rsid w:val="00E25F72"/>
    <w:rsid w:val="00E27DD3"/>
    <w:rsid w:val="00E27FC0"/>
    <w:rsid w:val="00E3052A"/>
    <w:rsid w:val="00E417A6"/>
    <w:rsid w:val="00E44266"/>
    <w:rsid w:val="00E4763F"/>
    <w:rsid w:val="00E54EC4"/>
    <w:rsid w:val="00E55AE7"/>
    <w:rsid w:val="00E5742F"/>
    <w:rsid w:val="00E60955"/>
    <w:rsid w:val="00E673F9"/>
    <w:rsid w:val="00E714E5"/>
    <w:rsid w:val="00E74235"/>
    <w:rsid w:val="00E7723B"/>
    <w:rsid w:val="00E80797"/>
    <w:rsid w:val="00E8107F"/>
    <w:rsid w:val="00E83A66"/>
    <w:rsid w:val="00E9023D"/>
    <w:rsid w:val="00E91411"/>
    <w:rsid w:val="00E92C42"/>
    <w:rsid w:val="00E92CDD"/>
    <w:rsid w:val="00E936A0"/>
    <w:rsid w:val="00E940F3"/>
    <w:rsid w:val="00E96CF0"/>
    <w:rsid w:val="00E96FE4"/>
    <w:rsid w:val="00EA5145"/>
    <w:rsid w:val="00EA5349"/>
    <w:rsid w:val="00EA78B5"/>
    <w:rsid w:val="00EB01F0"/>
    <w:rsid w:val="00EB19DA"/>
    <w:rsid w:val="00EB38A4"/>
    <w:rsid w:val="00EB7DF4"/>
    <w:rsid w:val="00EC1B49"/>
    <w:rsid w:val="00EC1CC9"/>
    <w:rsid w:val="00EC3082"/>
    <w:rsid w:val="00EC53B5"/>
    <w:rsid w:val="00ED0AA8"/>
    <w:rsid w:val="00ED0D4D"/>
    <w:rsid w:val="00ED1AB7"/>
    <w:rsid w:val="00ED24E4"/>
    <w:rsid w:val="00ED3D82"/>
    <w:rsid w:val="00ED50AB"/>
    <w:rsid w:val="00ED5EBB"/>
    <w:rsid w:val="00ED73EB"/>
    <w:rsid w:val="00ED7906"/>
    <w:rsid w:val="00EE2193"/>
    <w:rsid w:val="00EE5DC6"/>
    <w:rsid w:val="00EF433B"/>
    <w:rsid w:val="00EF5E87"/>
    <w:rsid w:val="00EF6D27"/>
    <w:rsid w:val="00F052A1"/>
    <w:rsid w:val="00F0723F"/>
    <w:rsid w:val="00F1001E"/>
    <w:rsid w:val="00F1652E"/>
    <w:rsid w:val="00F177C8"/>
    <w:rsid w:val="00F2021E"/>
    <w:rsid w:val="00F2049E"/>
    <w:rsid w:val="00F20D5E"/>
    <w:rsid w:val="00F21089"/>
    <w:rsid w:val="00F2231D"/>
    <w:rsid w:val="00F22B6C"/>
    <w:rsid w:val="00F2405B"/>
    <w:rsid w:val="00F256EB"/>
    <w:rsid w:val="00F25806"/>
    <w:rsid w:val="00F35A35"/>
    <w:rsid w:val="00F35E3E"/>
    <w:rsid w:val="00F378D1"/>
    <w:rsid w:val="00F40EA2"/>
    <w:rsid w:val="00F45F50"/>
    <w:rsid w:val="00F46107"/>
    <w:rsid w:val="00F46870"/>
    <w:rsid w:val="00F501C2"/>
    <w:rsid w:val="00F51585"/>
    <w:rsid w:val="00F567BB"/>
    <w:rsid w:val="00F60E42"/>
    <w:rsid w:val="00F61A9D"/>
    <w:rsid w:val="00F635A9"/>
    <w:rsid w:val="00F63E63"/>
    <w:rsid w:val="00F64886"/>
    <w:rsid w:val="00F64D28"/>
    <w:rsid w:val="00F650D8"/>
    <w:rsid w:val="00F7087E"/>
    <w:rsid w:val="00F70F0C"/>
    <w:rsid w:val="00F7165B"/>
    <w:rsid w:val="00F7283A"/>
    <w:rsid w:val="00F7308C"/>
    <w:rsid w:val="00F735B7"/>
    <w:rsid w:val="00F765D9"/>
    <w:rsid w:val="00F85566"/>
    <w:rsid w:val="00F94112"/>
    <w:rsid w:val="00F9519A"/>
    <w:rsid w:val="00F952E8"/>
    <w:rsid w:val="00F96201"/>
    <w:rsid w:val="00FA0890"/>
    <w:rsid w:val="00FA0B07"/>
    <w:rsid w:val="00FA3B02"/>
    <w:rsid w:val="00FA6394"/>
    <w:rsid w:val="00FA7FA8"/>
    <w:rsid w:val="00FB20BD"/>
    <w:rsid w:val="00FB2D39"/>
    <w:rsid w:val="00FB5829"/>
    <w:rsid w:val="00FB5A79"/>
    <w:rsid w:val="00FB7D6A"/>
    <w:rsid w:val="00FC15B5"/>
    <w:rsid w:val="00FC23B8"/>
    <w:rsid w:val="00FC596B"/>
    <w:rsid w:val="00FC5BA4"/>
    <w:rsid w:val="00FD78E3"/>
    <w:rsid w:val="00FE21AE"/>
    <w:rsid w:val="00FE23C5"/>
    <w:rsid w:val="00FE2E96"/>
    <w:rsid w:val="00FF4B74"/>
    <w:rsid w:val="00FF5168"/>
    <w:rsid w:val="312F08FD"/>
    <w:rsid w:val="313A3F50"/>
    <w:rsid w:val="31F7E974"/>
    <w:rsid w:val="37253FCF"/>
    <w:rsid w:val="3758E604"/>
    <w:rsid w:val="400AA074"/>
    <w:rsid w:val="4D199FF6"/>
    <w:rsid w:val="6DCC7A17"/>
    <w:rsid w:val="731F1979"/>
    <w:rsid w:val="7BBA544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AB631B8"/>
  <w15:docId w15:val="{48759140-C6DB-4130-A7E9-7A968DBAC3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DA5C69"/>
    <w:rPr>
      <w:rFonts w:ascii="Times New Roman" w:eastAsia="Times New Roman" w:hAnsi="Times New Roman"/>
      <w:sz w:val="24"/>
      <w:szCs w:val="24"/>
    </w:rPr>
  </w:style>
  <w:style w:type="paragraph" w:styleId="Ttulo1">
    <w:name w:val="heading 1"/>
    <w:aliases w:val="Title 1"/>
    <w:basedOn w:val="Normal"/>
    <w:next w:val="Normal"/>
    <w:link w:val="Ttulo1Car"/>
    <w:uiPriority w:val="9"/>
    <w:qFormat/>
    <w:rsid w:val="00F378D1"/>
    <w:pPr>
      <w:spacing w:before="360" w:after="120"/>
      <w:outlineLvl w:val="0"/>
    </w:pPr>
    <w:rPr>
      <w:rFonts w:asciiTheme="minorHAnsi" w:hAnsiTheme="minorHAnsi" w:cstheme="minorHAnsi"/>
      <w:b/>
      <w:caps/>
      <w:sz w:val="28"/>
      <w:szCs w:val="2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angradetextonormal">
    <w:name w:val="Body Text Indent"/>
    <w:basedOn w:val="Normal"/>
    <w:link w:val="SangradetextonormalCar"/>
    <w:rsid w:val="00DA5C69"/>
    <w:pPr>
      <w:spacing w:after="120"/>
      <w:ind w:left="360"/>
    </w:pPr>
  </w:style>
  <w:style w:type="character" w:customStyle="1" w:styleId="SangradetextonormalCar">
    <w:name w:val="Sangría de texto normal Car"/>
    <w:basedOn w:val="Fuentedeprrafopredeter"/>
    <w:link w:val="Sangradetextonormal"/>
    <w:rsid w:val="00DA5C69"/>
    <w:rPr>
      <w:rFonts w:ascii="Times New Roman" w:eastAsia="Times New Roman" w:hAnsi="Times New Roman" w:cs="Times New Roman"/>
      <w:sz w:val="24"/>
      <w:szCs w:val="24"/>
    </w:rPr>
  </w:style>
  <w:style w:type="paragraph" w:customStyle="1" w:styleId="IGIbodytext">
    <w:name w:val="IGI body text"/>
    <w:basedOn w:val="Normal"/>
    <w:rsid w:val="00DA5C69"/>
    <w:pPr>
      <w:jc w:val="both"/>
    </w:pPr>
    <w:rPr>
      <w:sz w:val="22"/>
      <w:szCs w:val="20"/>
    </w:rPr>
  </w:style>
  <w:style w:type="paragraph" w:customStyle="1" w:styleId="Headline">
    <w:name w:val="Headline"/>
    <w:basedOn w:val="Normal"/>
    <w:rsid w:val="00DA5C69"/>
    <w:pPr>
      <w:jc w:val="center"/>
    </w:pPr>
    <w:rPr>
      <w:rFonts w:ascii="Lucida Sans Unicode" w:hAnsi="Lucida Sans Unicode"/>
      <w:b/>
      <w:bCs/>
      <w:sz w:val="48"/>
      <w:szCs w:val="20"/>
    </w:rPr>
  </w:style>
  <w:style w:type="paragraph" w:customStyle="1" w:styleId="Subhead1">
    <w:name w:val="Subhead 1"/>
    <w:basedOn w:val="Normal"/>
    <w:rsid w:val="00DA5C69"/>
    <w:pPr>
      <w:tabs>
        <w:tab w:val="left" w:pos="720"/>
        <w:tab w:val="left" w:pos="1440"/>
        <w:tab w:val="left" w:pos="2160"/>
        <w:tab w:val="left" w:pos="2880"/>
        <w:tab w:val="left" w:pos="3600"/>
        <w:tab w:val="left" w:pos="4320"/>
      </w:tabs>
      <w:autoSpaceDE w:val="0"/>
      <w:autoSpaceDN w:val="0"/>
      <w:adjustRightInd w:val="0"/>
      <w:spacing w:line="288" w:lineRule="auto"/>
      <w:textAlignment w:val="center"/>
    </w:pPr>
    <w:rPr>
      <w:rFonts w:ascii="Arial" w:hAnsi="Arial" w:cs="Arial"/>
      <w:b/>
      <w:bCs/>
      <w:caps/>
      <w:color w:val="000000"/>
    </w:rPr>
  </w:style>
  <w:style w:type="paragraph" w:customStyle="1" w:styleId="Subhead2">
    <w:name w:val="Subhead 2"/>
    <w:basedOn w:val="Normal"/>
    <w:link w:val="Subhead2Car"/>
    <w:rsid w:val="00DA5C6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s>
      <w:autoSpaceDE w:val="0"/>
      <w:autoSpaceDN w:val="0"/>
      <w:adjustRightInd w:val="0"/>
      <w:spacing w:line="288" w:lineRule="auto"/>
      <w:textAlignment w:val="center"/>
    </w:pPr>
    <w:rPr>
      <w:rFonts w:ascii="Arial" w:hAnsi="Arial" w:cs="Arial"/>
      <w:b/>
      <w:bCs/>
      <w:color w:val="000000"/>
    </w:rPr>
  </w:style>
  <w:style w:type="paragraph" w:customStyle="1" w:styleId="IGIsubheadlevel1">
    <w:name w:val="IGI subhead level 1"/>
    <w:basedOn w:val="Normal"/>
    <w:rsid w:val="00DA5C69"/>
    <w:pPr>
      <w:widowControl w:val="0"/>
    </w:pPr>
    <w:rPr>
      <w:b/>
      <w:caps/>
      <w:color w:val="000000"/>
      <w:szCs w:val="20"/>
    </w:rPr>
  </w:style>
  <w:style w:type="paragraph" w:customStyle="1" w:styleId="keyterms">
    <w:name w:val="key terms"/>
    <w:basedOn w:val="Normal"/>
    <w:rsid w:val="00DA5C69"/>
    <w:pPr>
      <w:jc w:val="both"/>
    </w:pPr>
    <w:rPr>
      <w:rFonts w:cs="Lucida Sans Unicode"/>
      <w:w w:val="120"/>
      <w:sz w:val="22"/>
      <w:szCs w:val="36"/>
    </w:rPr>
  </w:style>
  <w:style w:type="paragraph" w:styleId="Textonotaalfinal">
    <w:name w:val="endnote text"/>
    <w:basedOn w:val="Normal"/>
    <w:link w:val="TextonotaalfinalCar"/>
    <w:semiHidden/>
    <w:rsid w:val="00DA5C69"/>
    <w:rPr>
      <w:sz w:val="20"/>
      <w:szCs w:val="20"/>
    </w:rPr>
  </w:style>
  <w:style w:type="character" w:customStyle="1" w:styleId="TextonotaalfinalCar">
    <w:name w:val="Texto nota al final Car"/>
    <w:basedOn w:val="Fuentedeprrafopredeter"/>
    <w:link w:val="Textonotaalfinal"/>
    <w:semiHidden/>
    <w:rsid w:val="00DA5C69"/>
    <w:rPr>
      <w:rFonts w:ascii="Times New Roman" w:eastAsia="Times New Roman" w:hAnsi="Times New Roman" w:cs="Times New Roman"/>
      <w:sz w:val="20"/>
      <w:szCs w:val="20"/>
    </w:rPr>
  </w:style>
  <w:style w:type="character" w:styleId="Refdenotaalfinal">
    <w:name w:val="endnote reference"/>
    <w:basedOn w:val="Fuentedeprrafopredeter"/>
    <w:semiHidden/>
    <w:rsid w:val="00DA5C69"/>
    <w:rPr>
      <w:vertAlign w:val="superscript"/>
    </w:rPr>
  </w:style>
  <w:style w:type="paragraph" w:styleId="Textodeglobo">
    <w:name w:val="Balloon Text"/>
    <w:basedOn w:val="Normal"/>
    <w:link w:val="TextodegloboCar"/>
    <w:uiPriority w:val="99"/>
    <w:semiHidden/>
    <w:unhideWhenUsed/>
    <w:rsid w:val="00756D3A"/>
    <w:rPr>
      <w:rFonts w:ascii="Tahoma" w:hAnsi="Tahoma" w:cs="Tahoma"/>
      <w:sz w:val="16"/>
      <w:szCs w:val="16"/>
    </w:rPr>
  </w:style>
  <w:style w:type="character" w:customStyle="1" w:styleId="TextodegloboCar">
    <w:name w:val="Texto de globo Car"/>
    <w:basedOn w:val="Fuentedeprrafopredeter"/>
    <w:link w:val="Textodeglobo"/>
    <w:uiPriority w:val="99"/>
    <w:semiHidden/>
    <w:rsid w:val="00756D3A"/>
    <w:rPr>
      <w:rFonts w:ascii="Tahoma" w:eastAsia="Times New Roman" w:hAnsi="Tahoma" w:cs="Tahoma"/>
      <w:sz w:val="16"/>
      <w:szCs w:val="16"/>
    </w:rPr>
  </w:style>
  <w:style w:type="character" w:styleId="Hipervnculo">
    <w:name w:val="Hyperlink"/>
    <w:basedOn w:val="Fuentedeprrafopredeter"/>
    <w:uiPriority w:val="99"/>
    <w:unhideWhenUsed/>
    <w:rsid w:val="00756D3A"/>
    <w:rPr>
      <w:color w:val="0000FF"/>
      <w:u w:val="single"/>
    </w:rPr>
  </w:style>
  <w:style w:type="paragraph" w:styleId="Mapadeldocumento">
    <w:name w:val="Document Map"/>
    <w:basedOn w:val="Normal"/>
    <w:link w:val="MapadeldocumentoCar"/>
    <w:uiPriority w:val="99"/>
    <w:semiHidden/>
    <w:unhideWhenUsed/>
    <w:rsid w:val="007C183C"/>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7C183C"/>
    <w:rPr>
      <w:rFonts w:ascii="Tahoma" w:eastAsia="Times New Roman" w:hAnsi="Tahoma" w:cs="Tahoma"/>
      <w:sz w:val="16"/>
      <w:szCs w:val="16"/>
    </w:rPr>
  </w:style>
  <w:style w:type="table" w:styleId="Tablaconcuadrcula">
    <w:name w:val="Table Grid"/>
    <w:basedOn w:val="Tablanormal"/>
    <w:uiPriority w:val="39"/>
    <w:rsid w:val="007040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90111C"/>
    <w:rPr>
      <w:sz w:val="20"/>
      <w:szCs w:val="20"/>
    </w:rPr>
  </w:style>
  <w:style w:type="character" w:customStyle="1" w:styleId="TextonotapieCar">
    <w:name w:val="Texto nota pie Car"/>
    <w:basedOn w:val="Fuentedeprrafopredeter"/>
    <w:link w:val="Textonotapie"/>
    <w:uiPriority w:val="99"/>
    <w:semiHidden/>
    <w:rsid w:val="0090111C"/>
    <w:rPr>
      <w:rFonts w:ascii="Times New Roman" w:eastAsia="Times New Roman" w:hAnsi="Times New Roman"/>
    </w:rPr>
  </w:style>
  <w:style w:type="character" w:styleId="Refdenotaalpie">
    <w:name w:val="footnote reference"/>
    <w:basedOn w:val="Fuentedeprrafopredeter"/>
    <w:uiPriority w:val="99"/>
    <w:semiHidden/>
    <w:unhideWhenUsed/>
    <w:rsid w:val="0090111C"/>
    <w:rPr>
      <w:vertAlign w:val="superscript"/>
    </w:rPr>
  </w:style>
  <w:style w:type="paragraph" w:styleId="Tabladeilustraciones">
    <w:name w:val="table of figures"/>
    <w:basedOn w:val="Normal"/>
    <w:next w:val="Normal"/>
    <w:uiPriority w:val="99"/>
    <w:semiHidden/>
    <w:unhideWhenUsed/>
    <w:rsid w:val="0090111C"/>
  </w:style>
  <w:style w:type="paragraph" w:styleId="Encabezado">
    <w:name w:val="header"/>
    <w:basedOn w:val="Normal"/>
    <w:link w:val="EncabezadoCar"/>
    <w:uiPriority w:val="99"/>
    <w:semiHidden/>
    <w:unhideWhenUsed/>
    <w:rsid w:val="00190055"/>
    <w:pPr>
      <w:tabs>
        <w:tab w:val="center" w:pos="4680"/>
        <w:tab w:val="right" w:pos="9360"/>
      </w:tabs>
    </w:pPr>
  </w:style>
  <w:style w:type="character" w:customStyle="1" w:styleId="EncabezadoCar">
    <w:name w:val="Encabezado Car"/>
    <w:basedOn w:val="Fuentedeprrafopredeter"/>
    <w:link w:val="Encabezado"/>
    <w:uiPriority w:val="99"/>
    <w:semiHidden/>
    <w:rsid w:val="00190055"/>
    <w:rPr>
      <w:rFonts w:ascii="Times New Roman" w:eastAsia="Times New Roman" w:hAnsi="Times New Roman"/>
      <w:sz w:val="24"/>
      <w:szCs w:val="24"/>
    </w:rPr>
  </w:style>
  <w:style w:type="paragraph" w:styleId="Piedepgina">
    <w:name w:val="footer"/>
    <w:basedOn w:val="Normal"/>
    <w:link w:val="PiedepginaCar"/>
    <w:uiPriority w:val="99"/>
    <w:semiHidden/>
    <w:unhideWhenUsed/>
    <w:rsid w:val="00190055"/>
    <w:pPr>
      <w:tabs>
        <w:tab w:val="center" w:pos="4680"/>
        <w:tab w:val="right" w:pos="9360"/>
      </w:tabs>
    </w:pPr>
  </w:style>
  <w:style w:type="character" w:customStyle="1" w:styleId="PiedepginaCar">
    <w:name w:val="Pie de página Car"/>
    <w:basedOn w:val="Fuentedeprrafopredeter"/>
    <w:link w:val="Piedepgina"/>
    <w:uiPriority w:val="99"/>
    <w:semiHidden/>
    <w:rsid w:val="00190055"/>
    <w:rPr>
      <w:rFonts w:ascii="Times New Roman" w:eastAsia="Times New Roman" w:hAnsi="Times New Roman"/>
      <w:sz w:val="24"/>
      <w:szCs w:val="24"/>
    </w:rPr>
  </w:style>
  <w:style w:type="table" w:customStyle="1" w:styleId="TableGrid1">
    <w:name w:val="Table Grid1"/>
    <w:basedOn w:val="Tablanormal"/>
    <w:next w:val="Tablaconcuadrcula"/>
    <w:uiPriority w:val="59"/>
    <w:rsid w:val="005E43DB"/>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anormal"/>
    <w:next w:val="Tablaconcuadrcula"/>
    <w:uiPriority w:val="59"/>
    <w:rsid w:val="00F100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etbl">
    <w:name w:val="cite_tbl"/>
    <w:basedOn w:val="Fuentedeprrafopredeter"/>
    <w:rsid w:val="00F1001E"/>
    <w:rPr>
      <w:color w:val="auto"/>
      <w:sz w:val="22"/>
      <w:bdr w:val="none" w:sz="0" w:space="0" w:color="auto"/>
      <w:shd w:val="clear" w:color="auto" w:fill="FF9999"/>
    </w:rPr>
  </w:style>
  <w:style w:type="paragraph" w:customStyle="1" w:styleId="Bodytext">
    <w:name w:val="Body_text"/>
    <w:basedOn w:val="Normal"/>
    <w:rsid w:val="00F1001E"/>
    <w:pPr>
      <w:spacing w:before="120"/>
      <w:ind w:firstLine="720"/>
      <w:jc w:val="both"/>
    </w:pPr>
    <w:rPr>
      <w:sz w:val="22"/>
      <w:szCs w:val="20"/>
    </w:rPr>
  </w:style>
  <w:style w:type="character" w:styleId="Hipervnculovisitado">
    <w:name w:val="FollowedHyperlink"/>
    <w:basedOn w:val="Fuentedeprrafopredeter"/>
    <w:uiPriority w:val="99"/>
    <w:semiHidden/>
    <w:unhideWhenUsed/>
    <w:rsid w:val="0007493F"/>
    <w:rPr>
      <w:color w:val="800080" w:themeColor="followedHyperlink"/>
      <w:u w:val="single"/>
    </w:rPr>
  </w:style>
  <w:style w:type="paragraph" w:styleId="Descripcin">
    <w:name w:val="caption"/>
    <w:basedOn w:val="Normal"/>
    <w:next w:val="Normal"/>
    <w:link w:val="DescripcinCar"/>
    <w:uiPriority w:val="35"/>
    <w:unhideWhenUsed/>
    <w:rsid w:val="00E44266"/>
    <w:pPr>
      <w:spacing w:before="120" w:after="120"/>
      <w:jc w:val="center"/>
    </w:pPr>
    <w:rPr>
      <w:rFonts w:asciiTheme="minorHAnsi" w:eastAsiaTheme="minorHAnsi" w:hAnsiTheme="minorHAnsi" w:cstheme="minorBidi"/>
      <w:b/>
      <w:i/>
      <w:sz w:val="20"/>
      <w:szCs w:val="22"/>
    </w:rPr>
  </w:style>
  <w:style w:type="paragraph" w:styleId="Prrafodelista">
    <w:name w:val="List Paragraph"/>
    <w:aliases w:val="Paragraph"/>
    <w:basedOn w:val="Normal"/>
    <w:link w:val="PrrafodelistaCar"/>
    <w:uiPriority w:val="34"/>
    <w:qFormat/>
    <w:rsid w:val="00F378D1"/>
    <w:pPr>
      <w:spacing w:before="120" w:after="240" w:line="276" w:lineRule="auto"/>
    </w:pPr>
    <w:rPr>
      <w:rFonts w:asciiTheme="minorHAnsi" w:hAnsiTheme="minorHAnsi" w:cstheme="minorHAnsi"/>
    </w:rPr>
  </w:style>
  <w:style w:type="paragraph" w:styleId="Sinespaciado">
    <w:name w:val="No Spacing"/>
    <w:uiPriority w:val="1"/>
    <w:rsid w:val="00E44266"/>
    <w:rPr>
      <w:rFonts w:asciiTheme="minorHAnsi" w:eastAsiaTheme="minorHAnsi" w:hAnsiTheme="minorHAnsi" w:cstheme="minorBidi"/>
      <w:sz w:val="22"/>
      <w:szCs w:val="22"/>
    </w:rPr>
  </w:style>
  <w:style w:type="table" w:styleId="Tabladecuadrcula4-nfasis3">
    <w:name w:val="Grid Table 4 Accent 3"/>
    <w:basedOn w:val="Tablanormal"/>
    <w:uiPriority w:val="49"/>
    <w:rsid w:val="00E44266"/>
    <w:rPr>
      <w:rFonts w:asciiTheme="minorHAnsi" w:eastAsiaTheme="minorHAnsi" w:hAnsiTheme="minorHAnsi" w:cstheme="minorBidi"/>
      <w:sz w:val="22"/>
      <w:szCs w:val="22"/>
      <w:lang w:val="es-ES"/>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numbering" w:customStyle="1" w:styleId="StyleNumbered">
    <w:name w:val="Style Numbered"/>
    <w:basedOn w:val="Sinlista"/>
    <w:rsid w:val="00E44266"/>
    <w:pPr>
      <w:numPr>
        <w:numId w:val="1"/>
      </w:numPr>
    </w:pPr>
  </w:style>
  <w:style w:type="paragraph" w:customStyle="1" w:styleId="numberbullet">
    <w:name w:val="number bullet"/>
    <w:basedOn w:val="Normal"/>
    <w:link w:val="numberbulletChar"/>
    <w:rsid w:val="00E44266"/>
    <w:pPr>
      <w:numPr>
        <w:numId w:val="2"/>
      </w:numPr>
      <w:suppressAutoHyphens/>
      <w:spacing w:after="120"/>
    </w:pPr>
    <w:rPr>
      <w:rFonts w:asciiTheme="minorHAnsi" w:hAnsiTheme="minorHAnsi" w:cstheme="minorHAnsi"/>
      <w:sz w:val="22"/>
      <w:szCs w:val="22"/>
      <w:lang w:val="en-GB"/>
    </w:rPr>
  </w:style>
  <w:style w:type="paragraph" w:customStyle="1" w:styleId="Latinnumbering">
    <w:name w:val="Latin numbering"/>
    <w:basedOn w:val="Normal"/>
    <w:link w:val="LatinnumberingChar"/>
    <w:rsid w:val="00E44266"/>
    <w:pPr>
      <w:numPr>
        <w:ilvl w:val="1"/>
        <w:numId w:val="2"/>
      </w:numPr>
      <w:tabs>
        <w:tab w:val="left" w:pos="1440"/>
      </w:tabs>
      <w:suppressAutoHyphens/>
      <w:spacing w:after="120"/>
      <w:ind w:left="1231" w:hanging="380"/>
    </w:pPr>
    <w:rPr>
      <w:rFonts w:asciiTheme="minorHAnsi" w:hAnsiTheme="minorHAnsi" w:cstheme="minorHAnsi"/>
      <w:sz w:val="22"/>
      <w:szCs w:val="22"/>
      <w:lang w:val="en-GB"/>
    </w:rPr>
  </w:style>
  <w:style w:type="character" w:customStyle="1" w:styleId="numberbulletChar">
    <w:name w:val="number bullet Char"/>
    <w:basedOn w:val="Fuentedeprrafopredeter"/>
    <w:link w:val="numberbullet"/>
    <w:rsid w:val="00E44266"/>
    <w:rPr>
      <w:rFonts w:asciiTheme="minorHAnsi" w:eastAsia="Times New Roman" w:hAnsiTheme="minorHAnsi" w:cstheme="minorHAnsi"/>
      <w:sz w:val="22"/>
      <w:szCs w:val="22"/>
      <w:lang w:val="en-GB"/>
    </w:rPr>
  </w:style>
  <w:style w:type="paragraph" w:customStyle="1" w:styleId="Alphabetnumbering">
    <w:name w:val="Alphabet numbering"/>
    <w:basedOn w:val="Normal"/>
    <w:rsid w:val="00E44266"/>
    <w:pPr>
      <w:numPr>
        <w:ilvl w:val="2"/>
        <w:numId w:val="2"/>
      </w:numPr>
      <w:tabs>
        <w:tab w:val="left" w:pos="2160"/>
      </w:tabs>
      <w:suppressAutoHyphens/>
      <w:spacing w:after="120"/>
      <w:ind w:left="1798" w:hanging="380"/>
    </w:pPr>
    <w:rPr>
      <w:rFonts w:asciiTheme="minorHAnsi" w:hAnsiTheme="minorHAnsi" w:cstheme="minorHAnsi"/>
      <w:sz w:val="22"/>
      <w:szCs w:val="22"/>
      <w:lang w:val="en-GB"/>
    </w:rPr>
  </w:style>
  <w:style w:type="character" w:customStyle="1" w:styleId="LatinnumberingChar">
    <w:name w:val="Latin numbering Char"/>
    <w:basedOn w:val="Fuentedeprrafopredeter"/>
    <w:link w:val="Latinnumbering"/>
    <w:rsid w:val="00E44266"/>
    <w:rPr>
      <w:rFonts w:asciiTheme="minorHAnsi" w:eastAsia="Times New Roman" w:hAnsiTheme="minorHAnsi" w:cstheme="minorHAnsi"/>
      <w:sz w:val="22"/>
      <w:szCs w:val="22"/>
      <w:lang w:val="en-GB"/>
    </w:rPr>
  </w:style>
  <w:style w:type="table" w:styleId="Tabladecuadrcula5oscura-nfasis3">
    <w:name w:val="Grid Table 5 Dark Accent 3"/>
    <w:basedOn w:val="Tablanormal"/>
    <w:uiPriority w:val="50"/>
    <w:rsid w:val="00A71330"/>
    <w:rPr>
      <w:rFonts w:asciiTheme="minorHAnsi" w:eastAsiaTheme="minorHAnsi" w:hAnsiTheme="minorHAnsi" w:cstheme="minorBidi"/>
      <w:sz w:val="22"/>
      <w:szCs w:val="22"/>
      <w:lang w:val="es-E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character" w:customStyle="1" w:styleId="shorttext">
    <w:name w:val="short_text"/>
    <w:basedOn w:val="Fuentedeprrafopredeter"/>
    <w:rsid w:val="00BD09CB"/>
  </w:style>
  <w:style w:type="character" w:styleId="nfasis">
    <w:name w:val="Emphasis"/>
    <w:basedOn w:val="Fuentedeprrafopredeter"/>
    <w:uiPriority w:val="20"/>
    <w:rsid w:val="00BD09CB"/>
    <w:rPr>
      <w:i/>
      <w:iCs/>
    </w:rPr>
  </w:style>
  <w:style w:type="character" w:customStyle="1" w:styleId="Mencinsinresolver1">
    <w:name w:val="Mención sin resolver1"/>
    <w:basedOn w:val="Fuentedeprrafopredeter"/>
    <w:uiPriority w:val="99"/>
    <w:semiHidden/>
    <w:unhideWhenUsed/>
    <w:rsid w:val="00085846"/>
    <w:rPr>
      <w:color w:val="605E5C"/>
      <w:shd w:val="clear" w:color="auto" w:fill="E1DFDD"/>
    </w:rPr>
  </w:style>
  <w:style w:type="paragraph" w:styleId="Textoindependiente">
    <w:name w:val="Body Text"/>
    <w:basedOn w:val="Normal"/>
    <w:link w:val="TextoindependienteCar"/>
    <w:uiPriority w:val="99"/>
    <w:semiHidden/>
    <w:unhideWhenUsed/>
    <w:rsid w:val="00A41793"/>
    <w:pPr>
      <w:spacing w:after="120"/>
    </w:pPr>
  </w:style>
  <w:style w:type="character" w:customStyle="1" w:styleId="TextoindependienteCar">
    <w:name w:val="Texto independiente Car"/>
    <w:basedOn w:val="Fuentedeprrafopredeter"/>
    <w:link w:val="Textoindependiente"/>
    <w:uiPriority w:val="99"/>
    <w:semiHidden/>
    <w:rsid w:val="00A41793"/>
    <w:rPr>
      <w:rFonts w:ascii="Times New Roman" w:eastAsia="Times New Roman" w:hAnsi="Times New Roman"/>
      <w:sz w:val="24"/>
      <w:szCs w:val="24"/>
    </w:rPr>
  </w:style>
  <w:style w:type="character" w:customStyle="1" w:styleId="berschrift1ZchnZchn">
    <w:name w:val="Überschrift 1 Zchn Zchn"/>
    <w:basedOn w:val="Fuentedeprrafopredeter"/>
    <w:rsid w:val="00EB01F0"/>
    <w:rPr>
      <w:rFonts w:ascii="Arial" w:hAnsi="Arial" w:cs="Arial"/>
      <w:b/>
      <w:bCs/>
      <w:color w:val="2407A1"/>
      <w:kern w:val="32"/>
      <w:sz w:val="24"/>
      <w:szCs w:val="32"/>
      <w:lang w:val="de-DE" w:eastAsia="de-DE" w:bidi="ar-SA"/>
    </w:rPr>
  </w:style>
  <w:style w:type="table" w:customStyle="1" w:styleId="MediumShading1-Accent11">
    <w:name w:val="Medium Shading 1 - Accent 11"/>
    <w:basedOn w:val="Tablanormal"/>
    <w:uiPriority w:val="63"/>
    <w:rsid w:val="00B0064F"/>
    <w:pPr>
      <w:spacing w:before="120" w:after="120"/>
    </w:pPr>
    <w:rPr>
      <w:rFonts w:asciiTheme="minorHAnsi" w:eastAsiaTheme="minorHAnsi" w:hAnsiTheme="minorHAnsi" w:cstheme="minorBidi"/>
      <w:sz w:val="22"/>
      <w:szCs w:val="22"/>
      <w:lang w:val="el-GR"/>
    </w:rPr>
    <w:tblPr>
      <w:tblStyleRowBandSize w:val="1"/>
      <w:tblStyleColBandSize w:val="1"/>
      <w:tblBorders>
        <w:top w:val="dotted" w:sz="2" w:space="0" w:color="808080" w:themeColor="background1" w:themeShade="80"/>
        <w:left w:val="dotted" w:sz="2" w:space="0" w:color="808080" w:themeColor="background1" w:themeShade="80"/>
        <w:bottom w:val="dotted" w:sz="2" w:space="0" w:color="808080" w:themeColor="background1" w:themeShade="80"/>
        <w:right w:val="dotted" w:sz="2" w:space="0" w:color="808080" w:themeColor="background1" w:themeShade="80"/>
        <w:insideH w:val="dotted" w:sz="2" w:space="0" w:color="808080" w:themeColor="background1" w:themeShade="80"/>
        <w:insideV w:val="dotted" w:sz="2" w:space="0" w:color="808080" w:themeColor="background1" w:themeShade="80"/>
      </w:tblBorders>
    </w:tblPr>
    <w:tcPr>
      <w:shd w:val="clear" w:color="auto" w:fill="auto"/>
      <w:vAlign w:val="center"/>
    </w:tcPr>
    <w:tblStylePr w:type="firstRow">
      <w:pPr>
        <w:wordWrap/>
        <w:spacing w:beforeLines="0" w:beforeAutospacing="0" w:afterLines="0" w:afterAutospacing="0" w:line="240" w:lineRule="auto"/>
      </w:pPr>
      <w:rPr>
        <w:b/>
        <w:bCs/>
        <w:i/>
        <w:color w:val="F2F2F2" w:themeColor="background1" w:themeShade="F2"/>
      </w:rPr>
      <w:tblPr/>
      <w:tcPr>
        <w:shd w:val="clear" w:color="auto" w:fill="45B1BA"/>
      </w:tcPr>
    </w:tblStylePr>
    <w:tblStylePr w:type="lastRow">
      <w:pPr>
        <w:spacing w:before="0" w:after="0" w:line="240" w:lineRule="auto"/>
      </w:pPr>
      <w:rPr>
        <w:b w:val="0"/>
        <w:bCs/>
      </w:rPr>
      <w:tblPr/>
      <w:tcPr>
        <w:tcBorders>
          <w:top w:val="dotted" w:sz="4" w:space="0" w:color="808080" w:themeColor="background1" w:themeShade="80"/>
          <w:left w:val="dotted" w:sz="4" w:space="0" w:color="808080" w:themeColor="background1" w:themeShade="80"/>
          <w:bottom w:val="dotted" w:sz="4" w:space="0" w:color="808080" w:themeColor="background1" w:themeShade="80"/>
          <w:right w:val="dotted" w:sz="4" w:space="0" w:color="808080" w:themeColor="background1" w:themeShade="80"/>
          <w:insideH w:val="dotted" w:sz="4" w:space="0" w:color="808080" w:themeColor="background1" w:themeShade="80"/>
          <w:insideV w:val="dotted" w:sz="4" w:space="0" w:color="808080" w:themeColor="background1" w:themeShade="80"/>
        </w:tcBorders>
        <w:shd w:val="clear" w:color="auto" w:fill="auto"/>
      </w:tcPr>
    </w:tblStylePr>
    <w:tblStylePr w:type="firstCol">
      <w:rPr>
        <w:b w:val="0"/>
        <w:bCs/>
      </w:rPr>
    </w:tblStylePr>
    <w:tblStylePr w:type="lastCol">
      <w:rPr>
        <w:b w:val="0"/>
        <w:bCs/>
      </w:rPr>
    </w:tblStylePr>
    <w:tblStylePr w:type="band1Vert">
      <w:tblPr/>
      <w:tcPr>
        <w:tcBorders>
          <w:top w:val="dotted" w:sz="4" w:space="0" w:color="808080" w:themeColor="background1" w:themeShade="80"/>
          <w:left w:val="dotted" w:sz="4" w:space="0" w:color="808080" w:themeColor="background1" w:themeShade="80"/>
          <w:bottom w:val="dotted" w:sz="4" w:space="0" w:color="808080" w:themeColor="background1" w:themeShade="80"/>
          <w:right w:val="dotted" w:sz="4" w:space="0" w:color="808080" w:themeColor="background1" w:themeShade="80"/>
          <w:insideH w:val="dotted" w:sz="4" w:space="0" w:color="808080" w:themeColor="background1" w:themeShade="80"/>
          <w:insideV w:val="dotted" w:sz="4" w:space="0" w:color="808080" w:themeColor="background1" w:themeShade="80"/>
        </w:tcBorders>
        <w:shd w:val="clear" w:color="auto" w:fill="D3DFEE" w:themeFill="accent1" w:themeFillTint="3F"/>
      </w:tcPr>
    </w:tblStylePr>
    <w:tblStylePr w:type="band2Vert">
      <w:tblPr/>
      <w:tcPr>
        <w:tcBorders>
          <w:top w:val="dotted" w:sz="4" w:space="0" w:color="808080" w:themeColor="background1" w:themeShade="80"/>
          <w:left w:val="dotted" w:sz="4" w:space="0" w:color="808080" w:themeColor="background1" w:themeShade="80"/>
          <w:bottom w:val="dotted" w:sz="4" w:space="0" w:color="808080" w:themeColor="background1" w:themeShade="80"/>
          <w:right w:val="dotted" w:sz="4" w:space="0" w:color="808080" w:themeColor="background1" w:themeShade="80"/>
          <w:insideH w:val="dotted" w:sz="4" w:space="0" w:color="808080" w:themeColor="background1" w:themeShade="80"/>
          <w:insideV w:val="dotted" w:sz="4" w:space="0" w:color="808080" w:themeColor="background1" w:themeShade="80"/>
        </w:tcBorders>
        <w:shd w:val="clear" w:color="auto" w:fill="auto"/>
      </w:tcPr>
    </w:tblStylePr>
    <w:tblStylePr w:type="band1Horz">
      <w:tblPr/>
      <w:tcPr>
        <w:tcBorders>
          <w:top w:val="dotted" w:sz="4" w:space="0" w:color="808080" w:themeColor="background1" w:themeShade="80"/>
          <w:left w:val="dotted" w:sz="4" w:space="0" w:color="808080" w:themeColor="background1" w:themeShade="80"/>
          <w:bottom w:val="dotted" w:sz="4" w:space="0" w:color="808080" w:themeColor="background1" w:themeShade="80"/>
          <w:right w:val="dotted" w:sz="4" w:space="0" w:color="808080" w:themeColor="background1" w:themeShade="80"/>
          <w:insideH w:val="dotted" w:sz="4" w:space="0" w:color="808080" w:themeColor="background1" w:themeShade="80"/>
          <w:insideV w:val="dotted" w:sz="4" w:space="0" w:color="808080" w:themeColor="background1" w:themeShade="80"/>
        </w:tcBorders>
        <w:shd w:val="clear" w:color="auto" w:fill="D9D9D9" w:themeFill="background1" w:themeFillShade="D9"/>
      </w:tcPr>
    </w:tblStylePr>
    <w:tblStylePr w:type="band2Horz">
      <w:tblPr/>
      <w:tcPr>
        <w:tcBorders>
          <w:top w:val="dotted" w:sz="4" w:space="0" w:color="808080" w:themeColor="background1" w:themeShade="80"/>
          <w:left w:val="dotted" w:sz="4" w:space="0" w:color="808080" w:themeColor="background1" w:themeShade="80"/>
          <w:bottom w:val="dotted" w:sz="4" w:space="0" w:color="808080" w:themeColor="background1" w:themeShade="80"/>
          <w:right w:val="dotted" w:sz="4" w:space="0" w:color="808080" w:themeColor="background1" w:themeShade="80"/>
          <w:insideH w:val="dotted" w:sz="4" w:space="0" w:color="808080" w:themeColor="background1" w:themeShade="80"/>
          <w:insideV w:val="dotted" w:sz="4" w:space="0" w:color="808080" w:themeColor="background1" w:themeShade="80"/>
        </w:tcBorders>
        <w:shd w:val="clear" w:color="auto" w:fill="auto"/>
      </w:tcPr>
    </w:tblStylePr>
  </w:style>
  <w:style w:type="character" w:styleId="Refdecomentario">
    <w:name w:val="annotation reference"/>
    <w:basedOn w:val="Fuentedeprrafopredeter"/>
    <w:uiPriority w:val="99"/>
    <w:semiHidden/>
    <w:unhideWhenUsed/>
    <w:rsid w:val="00110BC4"/>
    <w:rPr>
      <w:sz w:val="16"/>
      <w:szCs w:val="16"/>
    </w:rPr>
  </w:style>
  <w:style w:type="paragraph" w:styleId="Textocomentario">
    <w:name w:val="annotation text"/>
    <w:basedOn w:val="Normal"/>
    <w:link w:val="TextocomentarioCar"/>
    <w:uiPriority w:val="99"/>
    <w:semiHidden/>
    <w:unhideWhenUsed/>
    <w:rsid w:val="00110BC4"/>
    <w:rPr>
      <w:sz w:val="20"/>
      <w:szCs w:val="20"/>
    </w:rPr>
  </w:style>
  <w:style w:type="character" w:customStyle="1" w:styleId="TextocomentarioCar">
    <w:name w:val="Texto comentario Car"/>
    <w:basedOn w:val="Fuentedeprrafopredeter"/>
    <w:link w:val="Textocomentario"/>
    <w:uiPriority w:val="99"/>
    <w:semiHidden/>
    <w:rsid w:val="00110BC4"/>
    <w:rPr>
      <w:rFonts w:ascii="Times New Roman" w:eastAsia="Times New Roman" w:hAnsi="Times New Roman"/>
    </w:rPr>
  </w:style>
  <w:style w:type="paragraph" w:styleId="Asuntodelcomentario">
    <w:name w:val="annotation subject"/>
    <w:basedOn w:val="Textocomentario"/>
    <w:next w:val="Textocomentario"/>
    <w:link w:val="AsuntodelcomentarioCar"/>
    <w:uiPriority w:val="99"/>
    <w:semiHidden/>
    <w:unhideWhenUsed/>
    <w:rsid w:val="00110BC4"/>
    <w:rPr>
      <w:b/>
      <w:bCs/>
    </w:rPr>
  </w:style>
  <w:style w:type="character" w:customStyle="1" w:styleId="AsuntodelcomentarioCar">
    <w:name w:val="Asunto del comentario Car"/>
    <w:basedOn w:val="TextocomentarioCar"/>
    <w:link w:val="Asuntodelcomentario"/>
    <w:uiPriority w:val="99"/>
    <w:semiHidden/>
    <w:rsid w:val="00110BC4"/>
    <w:rPr>
      <w:rFonts w:ascii="Times New Roman" w:eastAsia="Times New Roman" w:hAnsi="Times New Roman"/>
      <w:b/>
      <w:bCs/>
    </w:rPr>
  </w:style>
  <w:style w:type="paragraph" w:styleId="Ttulo">
    <w:name w:val="Title"/>
    <w:aliases w:val="Main title"/>
    <w:basedOn w:val="Headline"/>
    <w:next w:val="Normal"/>
    <w:link w:val="TtuloCar"/>
    <w:uiPriority w:val="10"/>
    <w:qFormat/>
    <w:rsid w:val="00243065"/>
    <w:pPr>
      <w:spacing w:before="840"/>
      <w:outlineLvl w:val="0"/>
    </w:pPr>
  </w:style>
  <w:style w:type="character" w:customStyle="1" w:styleId="TtuloCar">
    <w:name w:val="Título Car"/>
    <w:aliases w:val="Main title Car"/>
    <w:basedOn w:val="Fuentedeprrafopredeter"/>
    <w:link w:val="Ttulo"/>
    <w:uiPriority w:val="10"/>
    <w:rsid w:val="00243065"/>
    <w:rPr>
      <w:rFonts w:ascii="Lucida Sans Unicode" w:eastAsia="Times New Roman" w:hAnsi="Lucida Sans Unicode"/>
      <w:b/>
      <w:bCs/>
      <w:sz w:val="48"/>
    </w:rPr>
  </w:style>
  <w:style w:type="paragraph" w:customStyle="1" w:styleId="Author">
    <w:name w:val="Author"/>
    <w:basedOn w:val="Normal"/>
    <w:link w:val="AuthorCar"/>
    <w:qFormat/>
    <w:rsid w:val="00F70F0C"/>
    <w:pPr>
      <w:jc w:val="center"/>
    </w:pPr>
    <w:rPr>
      <w:rFonts w:asciiTheme="minorHAnsi" w:hAnsiTheme="minorHAnsi" w:cstheme="minorHAnsi"/>
      <w:b/>
      <w:bCs/>
    </w:rPr>
  </w:style>
  <w:style w:type="paragraph" w:customStyle="1" w:styleId="Affiliation">
    <w:name w:val="Affiliation"/>
    <w:basedOn w:val="Normal"/>
    <w:link w:val="AffiliationCar"/>
    <w:qFormat/>
    <w:rsid w:val="00F70F0C"/>
    <w:pPr>
      <w:jc w:val="center"/>
    </w:pPr>
    <w:rPr>
      <w:rFonts w:asciiTheme="minorHAnsi" w:hAnsiTheme="minorHAnsi" w:cstheme="minorHAnsi"/>
      <w:i/>
      <w:iCs/>
    </w:rPr>
  </w:style>
  <w:style w:type="character" w:customStyle="1" w:styleId="AuthorCar">
    <w:name w:val="Author Car"/>
    <w:basedOn w:val="Fuentedeprrafopredeter"/>
    <w:link w:val="Author"/>
    <w:rsid w:val="00F70F0C"/>
    <w:rPr>
      <w:rFonts w:asciiTheme="minorHAnsi" w:eastAsia="Times New Roman" w:hAnsiTheme="minorHAnsi" w:cstheme="minorHAnsi"/>
      <w:b/>
      <w:bCs/>
      <w:sz w:val="24"/>
      <w:szCs w:val="24"/>
    </w:rPr>
  </w:style>
  <w:style w:type="character" w:customStyle="1" w:styleId="Ttulo1Car">
    <w:name w:val="Título 1 Car"/>
    <w:aliases w:val="Title 1 Car"/>
    <w:basedOn w:val="Fuentedeprrafopredeter"/>
    <w:link w:val="Ttulo1"/>
    <w:uiPriority w:val="9"/>
    <w:rsid w:val="00AE7444"/>
    <w:rPr>
      <w:rFonts w:asciiTheme="minorHAnsi" w:eastAsia="Times New Roman" w:hAnsiTheme="minorHAnsi" w:cstheme="minorHAnsi"/>
      <w:b/>
      <w:caps/>
      <w:sz w:val="28"/>
      <w:szCs w:val="28"/>
    </w:rPr>
  </w:style>
  <w:style w:type="character" w:customStyle="1" w:styleId="AffiliationCar">
    <w:name w:val="Affiliation Car"/>
    <w:basedOn w:val="Fuentedeprrafopredeter"/>
    <w:link w:val="Affiliation"/>
    <w:rsid w:val="00F70F0C"/>
    <w:rPr>
      <w:rFonts w:asciiTheme="minorHAnsi" w:eastAsia="Times New Roman" w:hAnsiTheme="minorHAnsi" w:cstheme="minorHAnsi"/>
      <w:i/>
      <w:iCs/>
      <w:sz w:val="24"/>
      <w:szCs w:val="24"/>
    </w:rPr>
  </w:style>
  <w:style w:type="paragraph" w:customStyle="1" w:styleId="Abstract">
    <w:name w:val="Abstract"/>
    <w:basedOn w:val="Normal"/>
    <w:link w:val="AbstractCar"/>
    <w:qFormat/>
    <w:rsid w:val="00F501C2"/>
    <w:pPr>
      <w:spacing w:after="120" w:line="276" w:lineRule="auto"/>
    </w:pPr>
    <w:rPr>
      <w:rFonts w:asciiTheme="minorHAnsi" w:hAnsiTheme="minorHAnsi" w:cstheme="minorHAnsi"/>
      <w:i/>
    </w:rPr>
  </w:style>
  <w:style w:type="paragraph" w:customStyle="1" w:styleId="Keywords">
    <w:name w:val="Keywords"/>
    <w:basedOn w:val="Normal"/>
    <w:link w:val="KeywordsCar"/>
    <w:qFormat/>
    <w:rsid w:val="00F501C2"/>
    <w:pPr>
      <w:spacing w:before="240" w:after="120" w:line="276" w:lineRule="auto"/>
    </w:pPr>
    <w:rPr>
      <w:rFonts w:asciiTheme="minorHAnsi" w:hAnsiTheme="minorHAnsi" w:cstheme="minorHAnsi"/>
      <w:sz w:val="22"/>
      <w:szCs w:val="22"/>
    </w:rPr>
  </w:style>
  <w:style w:type="character" w:customStyle="1" w:styleId="AbstractCar">
    <w:name w:val="Abstract Car"/>
    <w:basedOn w:val="Fuentedeprrafopredeter"/>
    <w:link w:val="Abstract"/>
    <w:rsid w:val="00F501C2"/>
    <w:rPr>
      <w:rFonts w:asciiTheme="minorHAnsi" w:eastAsia="Times New Roman" w:hAnsiTheme="minorHAnsi" w:cstheme="minorHAnsi"/>
      <w:i/>
      <w:sz w:val="24"/>
      <w:szCs w:val="24"/>
    </w:rPr>
  </w:style>
  <w:style w:type="paragraph" w:customStyle="1" w:styleId="Title2">
    <w:name w:val="Title 2"/>
    <w:basedOn w:val="Subhead2"/>
    <w:next w:val="Prrafodelista"/>
    <w:link w:val="Title2Car"/>
    <w:qFormat/>
    <w:rsid w:val="00637A1F"/>
    <w:pPr>
      <w:spacing w:before="160" w:after="120"/>
    </w:pPr>
    <w:rPr>
      <w:rFonts w:asciiTheme="minorHAnsi" w:hAnsiTheme="minorHAnsi" w:cstheme="minorHAnsi"/>
      <w:sz w:val="26"/>
      <w:szCs w:val="26"/>
    </w:rPr>
  </w:style>
  <w:style w:type="character" w:customStyle="1" w:styleId="KeywordsCar">
    <w:name w:val="Keywords Car"/>
    <w:basedOn w:val="Fuentedeprrafopredeter"/>
    <w:link w:val="Keywords"/>
    <w:rsid w:val="00F501C2"/>
    <w:rPr>
      <w:rFonts w:asciiTheme="minorHAnsi" w:eastAsia="Times New Roman" w:hAnsiTheme="minorHAnsi" w:cstheme="minorHAnsi"/>
      <w:sz w:val="22"/>
      <w:szCs w:val="22"/>
    </w:rPr>
  </w:style>
  <w:style w:type="paragraph" w:customStyle="1" w:styleId="Title3">
    <w:name w:val="Title 3"/>
    <w:basedOn w:val="Prrafodelista"/>
    <w:next w:val="Prrafodelista"/>
    <w:link w:val="Title3Car"/>
    <w:qFormat/>
    <w:rsid w:val="00637A1F"/>
    <w:pPr>
      <w:spacing w:before="160" w:after="120"/>
    </w:pPr>
    <w:rPr>
      <w:b/>
      <w:i/>
    </w:rPr>
  </w:style>
  <w:style w:type="character" w:customStyle="1" w:styleId="Subhead2Car">
    <w:name w:val="Subhead 2 Car"/>
    <w:basedOn w:val="Fuentedeprrafopredeter"/>
    <w:link w:val="Subhead2"/>
    <w:rsid w:val="00B44CB5"/>
    <w:rPr>
      <w:rFonts w:ascii="Arial" w:eastAsia="Times New Roman" w:hAnsi="Arial" w:cs="Arial"/>
      <w:b/>
      <w:bCs/>
      <w:color w:val="000000"/>
      <w:sz w:val="24"/>
      <w:szCs w:val="24"/>
    </w:rPr>
  </w:style>
  <w:style w:type="character" w:customStyle="1" w:styleId="Title2Car">
    <w:name w:val="Title 2 Car"/>
    <w:basedOn w:val="Subhead2Car"/>
    <w:link w:val="Title2"/>
    <w:rsid w:val="00637A1F"/>
    <w:rPr>
      <w:rFonts w:asciiTheme="minorHAnsi" w:eastAsia="Times New Roman" w:hAnsiTheme="minorHAnsi" w:cstheme="minorHAnsi"/>
      <w:b/>
      <w:bCs/>
      <w:color w:val="000000"/>
      <w:sz w:val="26"/>
      <w:szCs w:val="26"/>
    </w:rPr>
  </w:style>
  <w:style w:type="paragraph" w:customStyle="1" w:styleId="Code">
    <w:name w:val="Code"/>
    <w:basedOn w:val="Sinespaciado"/>
    <w:link w:val="CodeCar"/>
    <w:qFormat/>
    <w:rsid w:val="00581284"/>
    <w:pPr>
      <w:spacing w:line="276" w:lineRule="auto"/>
    </w:pPr>
    <w:rPr>
      <w:rFonts w:ascii="Consolas" w:hAnsi="Consolas" w:cs="Courier New"/>
      <w:sz w:val="20"/>
      <w:szCs w:val="20"/>
    </w:rPr>
  </w:style>
  <w:style w:type="character" w:customStyle="1" w:styleId="PrrafodelistaCar">
    <w:name w:val="Párrafo de lista Car"/>
    <w:aliases w:val="Paragraph Car"/>
    <w:basedOn w:val="Fuentedeprrafopredeter"/>
    <w:link w:val="Prrafodelista"/>
    <w:uiPriority w:val="34"/>
    <w:rsid w:val="003252C0"/>
    <w:rPr>
      <w:rFonts w:asciiTheme="minorHAnsi" w:eastAsia="Times New Roman" w:hAnsiTheme="minorHAnsi" w:cstheme="minorHAnsi"/>
      <w:sz w:val="24"/>
      <w:szCs w:val="24"/>
    </w:rPr>
  </w:style>
  <w:style w:type="character" w:customStyle="1" w:styleId="Title3Car">
    <w:name w:val="Title 3 Car"/>
    <w:basedOn w:val="PrrafodelistaCar"/>
    <w:link w:val="Title3"/>
    <w:rsid w:val="00637A1F"/>
    <w:rPr>
      <w:rFonts w:asciiTheme="minorHAnsi" w:eastAsia="Times New Roman" w:hAnsiTheme="minorHAnsi" w:cstheme="minorHAnsi"/>
      <w:b/>
      <w:i/>
      <w:sz w:val="24"/>
      <w:szCs w:val="24"/>
    </w:rPr>
  </w:style>
  <w:style w:type="paragraph" w:customStyle="1" w:styleId="CaptionFigureTable">
    <w:name w:val="Caption Figure/Table"/>
    <w:basedOn w:val="Descripcin"/>
    <w:link w:val="CaptionFigureTableCar"/>
    <w:qFormat/>
    <w:rsid w:val="007F78C0"/>
    <w:rPr>
      <w:b w:val="0"/>
      <w:bCs/>
    </w:rPr>
  </w:style>
  <w:style w:type="character" w:customStyle="1" w:styleId="CodeCar">
    <w:name w:val="Code Car"/>
    <w:basedOn w:val="Subhead2Car"/>
    <w:link w:val="Code"/>
    <w:rsid w:val="00581284"/>
    <w:rPr>
      <w:rFonts w:ascii="Consolas" w:eastAsiaTheme="minorHAnsi" w:hAnsi="Consolas" w:cs="Courier New"/>
      <w:b w:val="0"/>
      <w:bCs w:val="0"/>
      <w:color w:val="000000"/>
      <w:sz w:val="24"/>
      <w:szCs w:val="24"/>
    </w:rPr>
  </w:style>
  <w:style w:type="paragraph" w:styleId="Bibliografa">
    <w:name w:val="Bibliography"/>
    <w:basedOn w:val="Normal"/>
    <w:next w:val="Normal"/>
    <w:link w:val="BibliografaCar"/>
    <w:uiPriority w:val="37"/>
    <w:unhideWhenUsed/>
    <w:rsid w:val="00983A81"/>
    <w:pPr>
      <w:tabs>
        <w:tab w:val="left" w:pos="384"/>
      </w:tabs>
      <w:ind w:left="384" w:hanging="384"/>
    </w:pPr>
  </w:style>
  <w:style w:type="character" w:customStyle="1" w:styleId="DescripcinCar">
    <w:name w:val="Descripción Car"/>
    <w:basedOn w:val="Fuentedeprrafopredeter"/>
    <w:link w:val="Descripcin"/>
    <w:uiPriority w:val="35"/>
    <w:rsid w:val="007F78C0"/>
    <w:rPr>
      <w:rFonts w:asciiTheme="minorHAnsi" w:eastAsiaTheme="minorHAnsi" w:hAnsiTheme="minorHAnsi" w:cstheme="minorBidi"/>
      <w:b/>
      <w:i/>
      <w:szCs w:val="22"/>
    </w:rPr>
  </w:style>
  <w:style w:type="character" w:customStyle="1" w:styleId="CaptionFigureTableCar">
    <w:name w:val="Caption Figure/Table Car"/>
    <w:basedOn w:val="DescripcinCar"/>
    <w:link w:val="CaptionFigureTable"/>
    <w:rsid w:val="007F78C0"/>
    <w:rPr>
      <w:rFonts w:asciiTheme="minorHAnsi" w:eastAsiaTheme="minorHAnsi" w:hAnsiTheme="minorHAnsi" w:cstheme="minorBidi"/>
      <w:b w:val="0"/>
      <w:bCs/>
      <w:i/>
      <w:szCs w:val="22"/>
    </w:rPr>
  </w:style>
  <w:style w:type="paragraph" w:customStyle="1" w:styleId="References">
    <w:name w:val="References"/>
    <w:basedOn w:val="Bibliografa"/>
    <w:link w:val="ReferencesCar"/>
    <w:qFormat/>
    <w:rsid w:val="00BB1D41"/>
    <w:pPr>
      <w:spacing w:line="276" w:lineRule="auto"/>
    </w:pPr>
    <w:rPr>
      <w:rFonts w:ascii="Calibri" w:hAnsi="Calibri" w:cs="Calibri"/>
      <w:sz w:val="22"/>
      <w:szCs w:val="22"/>
    </w:rPr>
  </w:style>
  <w:style w:type="character" w:customStyle="1" w:styleId="BibliografaCar">
    <w:name w:val="Bibliografía Car"/>
    <w:basedOn w:val="Fuentedeprrafopredeter"/>
    <w:link w:val="Bibliografa"/>
    <w:uiPriority w:val="37"/>
    <w:rsid w:val="00DD7D2F"/>
    <w:rPr>
      <w:rFonts w:ascii="Times New Roman" w:eastAsia="Times New Roman" w:hAnsi="Times New Roman"/>
      <w:sz w:val="24"/>
      <w:szCs w:val="24"/>
    </w:rPr>
  </w:style>
  <w:style w:type="character" w:customStyle="1" w:styleId="ReferencesCar">
    <w:name w:val="References Car"/>
    <w:basedOn w:val="BibliografaCar"/>
    <w:link w:val="References"/>
    <w:rsid w:val="00BB1D41"/>
    <w:rPr>
      <w:rFonts w:ascii="Times New Roman" w:eastAsia="Times New Roman" w:hAnsi="Times New Roman" w:cs="Calibri"/>
      <w:sz w:val="22"/>
      <w:szCs w:val="22"/>
    </w:rPr>
  </w:style>
  <w:style w:type="character" w:customStyle="1" w:styleId="UnresolvedMention1">
    <w:name w:val="Unresolved Mention1"/>
    <w:basedOn w:val="Fuentedeprrafopredeter"/>
    <w:uiPriority w:val="99"/>
    <w:semiHidden/>
    <w:unhideWhenUsed/>
    <w:rsid w:val="00D72C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5880766">
      <w:bodyDiv w:val="1"/>
      <w:marLeft w:val="0"/>
      <w:marRight w:val="0"/>
      <w:marTop w:val="0"/>
      <w:marBottom w:val="0"/>
      <w:divBdr>
        <w:top w:val="none" w:sz="0" w:space="0" w:color="auto"/>
        <w:left w:val="none" w:sz="0" w:space="0" w:color="auto"/>
        <w:bottom w:val="none" w:sz="0" w:space="0" w:color="auto"/>
        <w:right w:val="none" w:sz="0" w:space="0" w:color="auto"/>
      </w:divBdr>
    </w:div>
    <w:div w:id="459155186">
      <w:bodyDiv w:val="1"/>
      <w:marLeft w:val="0"/>
      <w:marRight w:val="0"/>
      <w:marTop w:val="0"/>
      <w:marBottom w:val="0"/>
      <w:divBdr>
        <w:top w:val="none" w:sz="0" w:space="0" w:color="auto"/>
        <w:left w:val="none" w:sz="0" w:space="0" w:color="auto"/>
        <w:bottom w:val="none" w:sz="0" w:space="0" w:color="auto"/>
        <w:right w:val="none" w:sz="0" w:space="0" w:color="auto"/>
      </w:divBdr>
    </w:div>
    <w:div w:id="633951693">
      <w:bodyDiv w:val="1"/>
      <w:marLeft w:val="0"/>
      <w:marRight w:val="0"/>
      <w:marTop w:val="0"/>
      <w:marBottom w:val="0"/>
      <w:divBdr>
        <w:top w:val="none" w:sz="0" w:space="0" w:color="auto"/>
        <w:left w:val="none" w:sz="0" w:space="0" w:color="auto"/>
        <w:bottom w:val="none" w:sz="0" w:space="0" w:color="auto"/>
        <w:right w:val="none" w:sz="0" w:space="0" w:color="auto"/>
      </w:divBdr>
    </w:div>
    <w:div w:id="672993582">
      <w:bodyDiv w:val="1"/>
      <w:marLeft w:val="0"/>
      <w:marRight w:val="0"/>
      <w:marTop w:val="0"/>
      <w:marBottom w:val="0"/>
      <w:divBdr>
        <w:top w:val="none" w:sz="0" w:space="0" w:color="auto"/>
        <w:left w:val="none" w:sz="0" w:space="0" w:color="auto"/>
        <w:bottom w:val="none" w:sz="0" w:space="0" w:color="auto"/>
        <w:right w:val="none" w:sz="0" w:space="0" w:color="auto"/>
      </w:divBdr>
    </w:div>
    <w:div w:id="934629851">
      <w:bodyDiv w:val="1"/>
      <w:marLeft w:val="0"/>
      <w:marRight w:val="0"/>
      <w:marTop w:val="0"/>
      <w:marBottom w:val="0"/>
      <w:divBdr>
        <w:top w:val="none" w:sz="0" w:space="0" w:color="auto"/>
        <w:left w:val="none" w:sz="0" w:space="0" w:color="auto"/>
        <w:bottom w:val="none" w:sz="0" w:space="0" w:color="auto"/>
        <w:right w:val="none" w:sz="0" w:space="0" w:color="auto"/>
      </w:divBdr>
    </w:div>
    <w:div w:id="1129514591">
      <w:bodyDiv w:val="1"/>
      <w:marLeft w:val="0"/>
      <w:marRight w:val="0"/>
      <w:marTop w:val="0"/>
      <w:marBottom w:val="0"/>
      <w:divBdr>
        <w:top w:val="none" w:sz="0" w:space="0" w:color="auto"/>
        <w:left w:val="none" w:sz="0" w:space="0" w:color="auto"/>
        <w:bottom w:val="none" w:sz="0" w:space="0" w:color="auto"/>
        <w:right w:val="none" w:sz="0" w:space="0" w:color="auto"/>
      </w:divBdr>
    </w:div>
    <w:div w:id="1401363270">
      <w:bodyDiv w:val="1"/>
      <w:marLeft w:val="0"/>
      <w:marRight w:val="0"/>
      <w:marTop w:val="0"/>
      <w:marBottom w:val="0"/>
      <w:divBdr>
        <w:top w:val="none" w:sz="0" w:space="0" w:color="auto"/>
        <w:left w:val="none" w:sz="0" w:space="0" w:color="auto"/>
        <w:bottom w:val="none" w:sz="0" w:space="0" w:color="auto"/>
        <w:right w:val="none" w:sz="0" w:space="0" w:color="auto"/>
      </w:divBdr>
    </w:div>
    <w:div w:id="1684549990">
      <w:bodyDiv w:val="1"/>
      <w:marLeft w:val="0"/>
      <w:marRight w:val="0"/>
      <w:marTop w:val="0"/>
      <w:marBottom w:val="0"/>
      <w:divBdr>
        <w:top w:val="none" w:sz="0" w:space="0" w:color="auto"/>
        <w:left w:val="none" w:sz="0" w:space="0" w:color="auto"/>
        <w:bottom w:val="none" w:sz="0" w:space="0" w:color="auto"/>
        <w:right w:val="none" w:sz="0" w:space="0" w:color="auto"/>
      </w:divBdr>
    </w:div>
    <w:div w:id="2010910559">
      <w:bodyDiv w:val="1"/>
      <w:marLeft w:val="0"/>
      <w:marRight w:val="0"/>
      <w:marTop w:val="0"/>
      <w:marBottom w:val="0"/>
      <w:divBdr>
        <w:top w:val="none" w:sz="0" w:space="0" w:color="auto"/>
        <w:left w:val="none" w:sz="0" w:space="0" w:color="auto"/>
        <w:bottom w:val="none" w:sz="0" w:space="0" w:color="auto"/>
        <w:right w:val="none" w:sz="0" w:space="0" w:color="auto"/>
      </w:divBdr>
    </w:div>
    <w:div w:id="2044672274">
      <w:bodyDiv w:val="1"/>
      <w:marLeft w:val="0"/>
      <w:marRight w:val="0"/>
      <w:marTop w:val="0"/>
      <w:marBottom w:val="0"/>
      <w:divBdr>
        <w:top w:val="none" w:sz="0" w:space="0" w:color="auto"/>
        <w:left w:val="none" w:sz="0" w:space="0" w:color="auto"/>
        <w:bottom w:val="none" w:sz="0" w:space="0" w:color="auto"/>
        <w:right w:val="none" w:sz="0" w:space="0" w:color="auto"/>
      </w:divBdr>
      <w:divsChild>
        <w:div w:id="622151801">
          <w:marLeft w:val="0"/>
          <w:marRight w:val="0"/>
          <w:marTop w:val="0"/>
          <w:marBottom w:val="0"/>
          <w:divBdr>
            <w:top w:val="none" w:sz="0" w:space="0" w:color="auto"/>
            <w:left w:val="none" w:sz="0" w:space="0" w:color="auto"/>
            <w:bottom w:val="none" w:sz="0" w:space="0" w:color="auto"/>
            <w:right w:val="none" w:sz="0" w:space="0" w:color="auto"/>
          </w:divBdr>
          <w:divsChild>
            <w:div w:id="1864325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_rels/footnotes.xml.rels><?xml version="1.0" encoding="UTF-8" standalone="yes"?>
<Relationships xmlns="http://schemas.openxmlformats.org/package/2006/relationships"><Relationship Id="rId1" Type="http://schemas.openxmlformats.org/officeDocument/2006/relationships/hyperlink" Target="https://www.zoter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emplates xmlns="fa36abe8-40d8-46e2-846e-75b5e18b03bd" xsi:nil="true"/>
    <Member_Groups xmlns="fa36abe8-40d8-46e2-846e-75b5e18b03bd">
      <UserInfo>
        <DisplayName/>
        <AccountId xsi:nil="true"/>
        <AccountType/>
      </UserInfo>
    </Member_Groups>
    <Self_Registration_Enabled xmlns="fa36abe8-40d8-46e2-846e-75b5e18b03bd" xsi:nil="true"/>
    <Has_Leaders_Only_SectionGroup xmlns="fa36abe8-40d8-46e2-846e-75b5e18b03bd" xsi:nil="true"/>
    <DefaultSectionNames xmlns="fa36abe8-40d8-46e2-846e-75b5e18b03bd" xsi:nil="true"/>
    <Invited_Members xmlns="fa36abe8-40d8-46e2-846e-75b5e18b03bd" xsi:nil="true"/>
    <AppVersion xmlns="fa36abe8-40d8-46e2-846e-75b5e18b03bd" xsi:nil="true"/>
    <CultureName xmlns="fa36abe8-40d8-46e2-846e-75b5e18b03bd" xsi:nil="true"/>
    <FolderType xmlns="fa36abe8-40d8-46e2-846e-75b5e18b03bd" xsi:nil="true"/>
    <Owner xmlns="fa36abe8-40d8-46e2-846e-75b5e18b03bd">
      <UserInfo>
        <DisplayName/>
        <AccountId xsi:nil="true"/>
        <AccountType/>
      </UserInfo>
    </Owner>
    <Leaders xmlns="fa36abe8-40d8-46e2-846e-75b5e18b03bd">
      <UserInfo>
        <DisplayName/>
        <AccountId xsi:nil="true"/>
        <AccountType/>
      </UserInfo>
    </Leaders>
    <NotebookType xmlns="fa36abe8-40d8-46e2-846e-75b5e18b03bd" xsi:nil="true"/>
    <TeamsChannelId xmlns="fa36abe8-40d8-46e2-846e-75b5e18b03bd" xsi:nil="true"/>
    <Invited_Leaders xmlns="fa36abe8-40d8-46e2-846e-75b5e18b03bd" xsi:nil="true"/>
    <Members xmlns="fa36abe8-40d8-46e2-846e-75b5e18b03bd">
      <UserInfo>
        <DisplayName/>
        <AccountId xsi:nil="true"/>
        <AccountType/>
      </UserInfo>
    </Members>
    <Is_Collaboration_Space_Locked xmlns="fa36abe8-40d8-46e2-846e-75b5e18b03bd" xsi:nil="true"/>
    <IsNotebookLocked xmlns="fa36abe8-40d8-46e2-846e-75b5e18b03bd"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65F8293EE4B27A44A410ED21DCAD44B4" ma:contentTypeVersion="28" ma:contentTypeDescription="Crear nuevo documento." ma:contentTypeScope="" ma:versionID="c0614856bba57b6bc2eff343205c7174">
  <xsd:schema xmlns:xsd="http://www.w3.org/2001/XMLSchema" xmlns:xs="http://www.w3.org/2001/XMLSchema" xmlns:p="http://schemas.microsoft.com/office/2006/metadata/properties" xmlns:ns3="2520f25b-0ef3-4127-95bd-82e745a0ba18" xmlns:ns4="fa36abe8-40d8-46e2-846e-75b5e18b03bd" targetNamespace="http://schemas.microsoft.com/office/2006/metadata/properties" ma:root="true" ma:fieldsID="f9c1e04d9d7dc3440813f577b80802ba" ns3:_="" ns4:_="">
    <xsd:import namespace="2520f25b-0ef3-4127-95bd-82e745a0ba18"/>
    <xsd:import namespace="fa36abe8-40d8-46e2-846e-75b5e18b03bd"/>
    <xsd:element name="properties">
      <xsd:complexType>
        <xsd:sequence>
          <xsd:element name="documentManagement">
            <xsd:complexType>
              <xsd:all>
                <xsd:element ref="ns3:SharedWithUsers" minOccurs="0"/>
                <xsd:element ref="ns3:SharedWithDetails" minOccurs="0"/>
                <xsd:element ref="ns3:SharingHintHash" minOccurs="0"/>
                <xsd:element ref="ns3:LastSharedByUser" minOccurs="0"/>
                <xsd:element ref="ns3:LastSharedByTime"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NotebookType" minOccurs="0"/>
                <xsd:element ref="ns4:FolderType" minOccurs="0"/>
                <xsd:element ref="ns4:CultureName" minOccurs="0"/>
                <xsd:element ref="ns4:AppVersion" minOccurs="0"/>
                <xsd:element ref="ns4:TeamsChannelId" minOccurs="0"/>
                <xsd:element ref="ns4:Owner" minOccurs="0"/>
                <xsd:element ref="ns4:DefaultSectionNames" minOccurs="0"/>
                <xsd:element ref="ns4:Templates" minOccurs="0"/>
                <xsd:element ref="ns4:Leaders" minOccurs="0"/>
                <xsd:element ref="ns4:Members" minOccurs="0"/>
                <xsd:element ref="ns4:Member_Groups" minOccurs="0"/>
                <xsd:element ref="ns4:Invited_Leaders" minOccurs="0"/>
                <xsd:element ref="ns4:Invited_Members" minOccurs="0"/>
                <xsd:element ref="ns4:Self_Registration_Enabled" minOccurs="0"/>
                <xsd:element ref="ns4:Has_Leaders_Only_SectionGroup" minOccurs="0"/>
                <xsd:element ref="ns4:Is_Collaboration_Space_Locked" minOccurs="0"/>
                <xsd:element ref="ns4:IsNotebookLocke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520f25b-0ef3-4127-95bd-82e745a0ba18"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description="" ma:internalName="SharedWithDetails" ma:readOnly="true">
      <xsd:simpleType>
        <xsd:restriction base="dms:Note">
          <xsd:maxLength value="255"/>
        </xsd:restriction>
      </xsd:simpleType>
    </xsd:element>
    <xsd:element name="SharingHintHash" ma:index="10" nillable="true" ma:displayName="Hash de la sugerencia para compartir" ma:description="" ma:internalName="SharingHintHash" ma:readOnly="true">
      <xsd:simpleType>
        <xsd:restriction base="dms:Text"/>
      </xsd:simpleType>
    </xsd:element>
    <xsd:element name="LastSharedByUser" ma:index="11" nillable="true" ma:displayName="Última vez que se compartió por usuario" ma:description="" ma:internalName="LastSharedByUser" ma:readOnly="true">
      <xsd:simpleType>
        <xsd:restriction base="dms:Note">
          <xsd:maxLength value="255"/>
        </xsd:restriction>
      </xsd:simpleType>
    </xsd:element>
    <xsd:element name="LastSharedByTime" ma:index="12" nillable="true" ma:displayName="Última vez que se compartió por hora"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fa36abe8-40d8-46e2-846e-75b5e18b03bd" elementFormDefault="qualified">
    <xsd:import namespace="http://schemas.microsoft.com/office/2006/documentManagement/types"/>
    <xsd:import namespace="http://schemas.microsoft.com/office/infopath/2007/PartnerControls"/>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DateTaken" ma:index="15" nillable="true" ma:displayName="MediaServiceDateTaken" ma:description="" ma:hidden="true" ma:internalName="MediaServiceDateTaken" ma:readOnly="true">
      <xsd:simpleType>
        <xsd:restriction base="dms:Text"/>
      </xsd:simpleType>
    </xsd:element>
    <xsd:element name="MediaServiceAutoTags" ma:index="16" nillable="true" ma:displayName="MediaServiceAutoTags" ma:description="" ma:internalName="MediaServiceAutoTags" ma:readOnly="true">
      <xsd:simpleType>
        <xsd:restriction base="dms:Text"/>
      </xsd:simpleType>
    </xsd:element>
    <xsd:element name="MediaServiceLocation" ma:index="17" nillable="true" ma:displayName="MediaServiceLocation" ma:internalName="MediaServiceLocation" ma:readOnly="true">
      <xsd:simpleType>
        <xsd:restriction base="dms:Text"/>
      </xsd:simpleType>
    </xsd:element>
    <xsd:element name="MediaServiceOCR" ma:index="18" nillable="true" ma:displayName="MediaServiceOCR" ma:internalName="MediaServiceOCR" ma:readOnly="true">
      <xsd:simpleType>
        <xsd:restriction base="dms:Note">
          <xsd:maxLength value="255"/>
        </xsd:restriction>
      </xsd:simpleType>
    </xsd:element>
    <xsd:element name="NotebookType" ma:index="19" nillable="true" ma:displayName="Notebook Type" ma:internalName="NotebookType">
      <xsd:simpleType>
        <xsd:restriction base="dms:Text"/>
      </xsd:simpleType>
    </xsd:element>
    <xsd:element name="FolderType" ma:index="20" nillable="true" ma:displayName="Folder Type" ma:internalName="FolderType">
      <xsd:simpleType>
        <xsd:restriction base="dms:Text"/>
      </xsd:simpleType>
    </xsd:element>
    <xsd:element name="CultureName" ma:index="21" nillable="true" ma:displayName="Culture Name" ma:internalName="CultureName">
      <xsd:simpleType>
        <xsd:restriction base="dms:Text"/>
      </xsd:simpleType>
    </xsd:element>
    <xsd:element name="AppVersion" ma:index="22" nillable="true" ma:displayName="App Version" ma:internalName="AppVersion">
      <xsd:simpleType>
        <xsd:restriction base="dms:Text"/>
      </xsd:simpleType>
    </xsd:element>
    <xsd:element name="TeamsChannelId" ma:index="23" nillable="true" ma:displayName="Teams Channel Id" ma:internalName="TeamsChannelId">
      <xsd:simpleType>
        <xsd:restriction base="dms:Text"/>
      </xsd:simpleType>
    </xsd:element>
    <xsd:element name="Owner" ma:index="24"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faultSectionNames" ma:index="25" nillable="true" ma:displayName="Default Section Names" ma:internalName="DefaultSectionNames">
      <xsd:simpleType>
        <xsd:restriction base="dms:Note">
          <xsd:maxLength value="255"/>
        </xsd:restriction>
      </xsd:simpleType>
    </xsd:element>
    <xsd:element name="Templates" ma:index="26" nillable="true" ma:displayName="Templates" ma:internalName="Templates">
      <xsd:simpleType>
        <xsd:restriction base="dms:Note">
          <xsd:maxLength value="255"/>
        </xsd:restriction>
      </xsd:simpleType>
    </xsd:element>
    <xsd:element name="Leaders" ma:index="27" nillable="true" ma:displayName="Leaders" ma:internalName="Lead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mbers" ma:index="28" nillable="true" ma:displayName="Members" ma:internalName="Memb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mber_Groups" ma:index="29" nillable="true" ma:displayName="Member Groups" ma:internalName="Member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Invited_Leaders" ma:index="30" nillable="true" ma:displayName="Invited Leaders" ma:internalName="Invited_Leaders">
      <xsd:simpleType>
        <xsd:restriction base="dms:Note">
          <xsd:maxLength value="255"/>
        </xsd:restriction>
      </xsd:simpleType>
    </xsd:element>
    <xsd:element name="Invited_Members" ma:index="31" nillable="true" ma:displayName="Invited Members" ma:internalName="Invited_Members">
      <xsd:simpleType>
        <xsd:restriction base="dms:Note">
          <xsd:maxLength value="255"/>
        </xsd:restriction>
      </xsd:simpleType>
    </xsd:element>
    <xsd:element name="Self_Registration_Enabled" ma:index="32" nillable="true" ma:displayName="Self Registration Enabled" ma:internalName="Self_Registration_Enabled">
      <xsd:simpleType>
        <xsd:restriction base="dms:Boolean"/>
      </xsd:simpleType>
    </xsd:element>
    <xsd:element name="Has_Leaders_Only_SectionGroup" ma:index="33" nillable="true" ma:displayName="Has Leaders Only SectionGroup" ma:internalName="Has_Leaders_Only_SectionGroup">
      <xsd:simpleType>
        <xsd:restriction base="dms:Boolean"/>
      </xsd:simpleType>
    </xsd:element>
    <xsd:element name="Is_Collaboration_Space_Locked" ma:index="34" nillable="true" ma:displayName="Is Collaboration Space Locked" ma:internalName="Is_Collaboration_Space_Locked">
      <xsd:simpleType>
        <xsd:restriction base="dms:Boolean"/>
      </xsd:simpleType>
    </xsd:element>
    <xsd:element name="IsNotebookLocked" ma:index="35" nillable="true" ma:displayName="Is Notebook Locked" ma:internalName="IsNotebookLocked">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DD206DD-BA3C-41B1-9EB8-857148FB28E5}">
  <ds:schemaRefs>
    <ds:schemaRef ds:uri="http://schemas.microsoft.com/sharepoint/v3/contenttype/forms"/>
  </ds:schemaRefs>
</ds:datastoreItem>
</file>

<file path=customXml/itemProps2.xml><?xml version="1.0" encoding="utf-8"?>
<ds:datastoreItem xmlns:ds="http://schemas.openxmlformats.org/officeDocument/2006/customXml" ds:itemID="{2241C954-D63F-419A-9355-E78156B7C5EA}">
  <ds:schemaRefs>
    <ds:schemaRef ds:uri="http://schemas.microsoft.com/office/2006/metadata/properties"/>
    <ds:schemaRef ds:uri="http://schemas.microsoft.com/office/infopath/2007/PartnerControls"/>
    <ds:schemaRef ds:uri="fa36abe8-40d8-46e2-846e-75b5e18b03bd"/>
  </ds:schemaRefs>
</ds:datastoreItem>
</file>

<file path=customXml/itemProps3.xml><?xml version="1.0" encoding="utf-8"?>
<ds:datastoreItem xmlns:ds="http://schemas.openxmlformats.org/officeDocument/2006/customXml" ds:itemID="{F0B51B67-8C8C-40E8-B958-1177B01758E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520f25b-0ef3-4127-95bd-82e745a0ba18"/>
    <ds:schemaRef ds:uri="fa36abe8-40d8-46e2-846e-75b5e18b03b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3A1E85A-8AAE-448F-BA1C-B368000F3E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1041</Words>
  <Characters>5927</Characters>
  <Application>Microsoft Office Word</Application>
  <DocSecurity>0</DocSecurity>
  <Lines>134</Lines>
  <Paragraphs>102</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6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stin DeMarco</dc:creator>
  <cp:keywords/>
  <cp:lastModifiedBy>López Baldominos Inés</cp:lastModifiedBy>
  <cp:revision>3</cp:revision>
  <cp:lastPrinted>2017-04-13T13:41:00Z</cp:lastPrinted>
  <dcterms:created xsi:type="dcterms:W3CDTF">2024-06-24T10:31:00Z</dcterms:created>
  <dcterms:modified xsi:type="dcterms:W3CDTF">2024-06-24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5F8293EE4B27A44A410ED21DCAD44B4</vt:lpwstr>
  </property>
  <property fmtid="{D5CDD505-2E9C-101B-9397-08002B2CF9AE}" pid="3" name="ZOTERO_PREF_1">
    <vt:lpwstr>&lt;data data-version="3" zotero-version="6.0.36"&gt;&lt;session id="12wvBXQM"/&gt;&lt;style id="http://www.zotero.org/styles/ieee" locale="en-GB" hasBibliography="1" bibliographyStyleHasBeenSet="1"/&gt;&lt;prefs&gt;&lt;pref name="fieldType" value="Field"/&gt;&lt;/prefs&gt;&lt;/data&gt;</vt:lpwstr>
  </property>
  <property fmtid="{D5CDD505-2E9C-101B-9397-08002B2CF9AE}" pid="4" name="GrammarlyDocumentId">
    <vt:lpwstr>38731c2046e9c0d937eb07e01f023eda2d31f23c0d6ca50144400c078c5a12ee</vt:lpwstr>
  </property>
</Properties>
</file>